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7C4BFF">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7C4BFF">
      <w:pPr>
        <w:spacing w:line="276" w:lineRule="auto"/>
        <w:jc w:val="center"/>
        <w:rPr>
          <w:sz w:val="28"/>
        </w:rPr>
      </w:pPr>
      <w:r>
        <w:rPr>
          <w:sz w:val="28"/>
        </w:rPr>
        <w:t>Universidad de Oriente</w:t>
      </w:r>
    </w:p>
    <w:p w14:paraId="3F88DD6A" w14:textId="77777777" w:rsidR="000F752F" w:rsidRDefault="007D32E0" w:rsidP="007C4BFF">
      <w:pPr>
        <w:spacing w:line="276" w:lineRule="auto"/>
        <w:jc w:val="center"/>
        <w:rPr>
          <w:sz w:val="28"/>
        </w:rPr>
      </w:pPr>
      <w:r>
        <w:rPr>
          <w:sz w:val="28"/>
        </w:rPr>
        <w:t>Sede “Julio Antonio Mella”</w:t>
      </w:r>
    </w:p>
    <w:p w14:paraId="00A2EF66" w14:textId="77777777" w:rsidR="000F752F" w:rsidRDefault="007D32E0" w:rsidP="007C4BFF">
      <w:pPr>
        <w:spacing w:line="276" w:lineRule="auto"/>
        <w:jc w:val="center"/>
        <w:rPr>
          <w:sz w:val="28"/>
        </w:rPr>
      </w:pPr>
      <w:r>
        <w:rPr>
          <w:sz w:val="28"/>
        </w:rPr>
        <w:t>Facultad de Ingeniería en Telecomunicaciones, Informática y Biomédica</w:t>
      </w:r>
    </w:p>
    <w:p w14:paraId="05C6CA5D" w14:textId="77777777" w:rsidR="000F752F" w:rsidRDefault="000F752F" w:rsidP="007C4BFF">
      <w:pPr>
        <w:spacing w:line="276" w:lineRule="auto"/>
        <w:jc w:val="center"/>
      </w:pPr>
    </w:p>
    <w:p w14:paraId="364E0F01" w14:textId="77777777" w:rsidR="000F752F" w:rsidRDefault="007D32E0" w:rsidP="007C4BFF">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7C4BFF">
      <w:pPr>
        <w:spacing w:line="276" w:lineRule="auto"/>
        <w:jc w:val="center"/>
        <w:rPr>
          <w:sz w:val="28"/>
        </w:rPr>
      </w:pPr>
      <w:r>
        <w:rPr>
          <w:sz w:val="28"/>
        </w:rPr>
        <w:t>En opción al título de Ingeniero en Informática</w:t>
      </w:r>
    </w:p>
    <w:p w14:paraId="5070F972" w14:textId="77777777" w:rsidR="000F752F" w:rsidRDefault="000F752F" w:rsidP="007C4BFF">
      <w:pPr>
        <w:spacing w:line="276" w:lineRule="auto"/>
        <w:jc w:val="center"/>
      </w:pPr>
    </w:p>
    <w:p w14:paraId="191E65E7" w14:textId="7D6A4D63" w:rsidR="000F752F" w:rsidRDefault="007D32E0" w:rsidP="007C4BFF">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7C4BFF">
      <w:pPr>
        <w:spacing w:line="276" w:lineRule="auto"/>
        <w:jc w:val="both"/>
      </w:pPr>
    </w:p>
    <w:p w14:paraId="0A415A82" w14:textId="74DFEB76" w:rsidR="000F752F" w:rsidRDefault="007D32E0" w:rsidP="007C4BFF">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7C4BFF">
      <w:pPr>
        <w:spacing w:line="276" w:lineRule="auto"/>
        <w:jc w:val="both"/>
        <w:rPr>
          <w:sz w:val="28"/>
          <w:szCs w:val="28"/>
        </w:rPr>
      </w:pPr>
      <w:r>
        <w:rPr>
          <w:rFonts w:ascii="Old English Text MT" w:hAnsi="Old English Text MT"/>
          <w:b/>
          <w:sz w:val="36"/>
          <w:szCs w:val="36"/>
        </w:rPr>
        <w:lastRenderedPageBreak/>
        <w:t>Tutores:</w:t>
      </w:r>
      <w:r>
        <w:t xml:space="preserve"> </w:t>
      </w:r>
      <w:r>
        <w:rPr>
          <w:sz w:val="28"/>
          <w:szCs w:val="28"/>
        </w:rPr>
        <w:t xml:space="preserve">Dr. </w:t>
      </w:r>
      <w:proofErr w:type="spellStart"/>
      <w:r>
        <w:rPr>
          <w:sz w:val="28"/>
          <w:szCs w:val="28"/>
        </w:rPr>
        <w:t>Dionis</w:t>
      </w:r>
      <w:proofErr w:type="spellEnd"/>
      <w:r>
        <w:rPr>
          <w:sz w:val="28"/>
          <w:szCs w:val="28"/>
        </w:rPr>
        <w:t xml:space="preserve"> López Ramos.</w:t>
      </w:r>
    </w:p>
    <w:p w14:paraId="2EECD0E2" w14:textId="7227C7F9" w:rsidR="000F752F" w:rsidRDefault="007D32E0" w:rsidP="007C4BFF">
      <w:pPr>
        <w:spacing w:line="276" w:lineRule="auto"/>
        <w:jc w:val="both"/>
      </w:pPr>
      <w:r>
        <w:rPr>
          <w:sz w:val="28"/>
          <w:szCs w:val="28"/>
        </w:rPr>
        <w:tab/>
        <w:t xml:space="preserve">         </w:t>
      </w:r>
    </w:p>
    <w:p w14:paraId="4E16411F" w14:textId="77777777" w:rsidR="000F752F" w:rsidRDefault="000F752F" w:rsidP="007C4BFF">
      <w:pPr>
        <w:spacing w:line="276" w:lineRule="auto"/>
        <w:jc w:val="center"/>
      </w:pPr>
    </w:p>
    <w:p w14:paraId="46CD25FE" w14:textId="77777777" w:rsidR="000F752F" w:rsidRDefault="000F752F" w:rsidP="007C4BFF">
      <w:pPr>
        <w:spacing w:line="276" w:lineRule="auto"/>
        <w:jc w:val="center"/>
      </w:pPr>
    </w:p>
    <w:p w14:paraId="4737520C" w14:textId="77777777" w:rsidR="000F752F" w:rsidRDefault="000F752F" w:rsidP="007C4BFF">
      <w:pPr>
        <w:spacing w:line="276" w:lineRule="auto"/>
        <w:jc w:val="center"/>
      </w:pPr>
    </w:p>
    <w:p w14:paraId="305368DB" w14:textId="77777777" w:rsidR="000F752F" w:rsidRDefault="000F752F" w:rsidP="007C4BFF">
      <w:pPr>
        <w:spacing w:line="276" w:lineRule="auto"/>
        <w:jc w:val="center"/>
        <w:rPr>
          <w:sz w:val="28"/>
          <w:szCs w:val="28"/>
        </w:rPr>
      </w:pPr>
    </w:p>
    <w:p w14:paraId="0AEA72E0" w14:textId="77777777" w:rsidR="000F752F" w:rsidRDefault="000F752F" w:rsidP="007C4BFF">
      <w:pPr>
        <w:spacing w:line="276" w:lineRule="auto"/>
        <w:jc w:val="center"/>
        <w:rPr>
          <w:sz w:val="28"/>
          <w:szCs w:val="28"/>
        </w:rPr>
      </w:pPr>
    </w:p>
    <w:p w14:paraId="5F45C2A1" w14:textId="5EA3F00A" w:rsidR="000F752F" w:rsidRDefault="00622B81" w:rsidP="007C4BFF">
      <w:pPr>
        <w:spacing w:line="276" w:lineRule="auto"/>
        <w:jc w:val="center"/>
        <w:rPr>
          <w:sz w:val="28"/>
          <w:szCs w:val="28"/>
        </w:rPr>
      </w:pPr>
      <w:r>
        <w:rPr>
          <w:sz w:val="28"/>
          <w:szCs w:val="28"/>
        </w:rPr>
        <w:t>Santiago de Cuba, 2022</w:t>
      </w:r>
    </w:p>
    <w:p w14:paraId="04E4FB2D" w14:textId="79ABDF05" w:rsidR="000F752F" w:rsidRPr="00BB3A3D" w:rsidRDefault="007D32E0" w:rsidP="007C4BFF">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pPr>
        <w:spacing w:after="0" w:line="240" w:lineRule="auto"/>
        <w:rPr>
          <w:b/>
        </w:rPr>
      </w:pPr>
      <w:r>
        <w:rPr>
          <w:b/>
        </w:rPr>
        <w:br w:type="page"/>
      </w:r>
    </w:p>
    <w:p w14:paraId="7FAFDE16" w14:textId="7B2F82C8" w:rsidR="00BB3A3D" w:rsidRPr="004202C8" w:rsidRDefault="007D32E0" w:rsidP="007C4BFF">
      <w:pPr>
        <w:spacing w:line="276" w:lineRule="auto"/>
        <w:jc w:val="both"/>
      </w:pPr>
      <w:r w:rsidRPr="004202C8">
        <w:rPr>
          <w:b/>
        </w:rPr>
        <w:lastRenderedPageBreak/>
        <w:t>Resumen</w:t>
      </w:r>
    </w:p>
    <w:p w14:paraId="75F923EC" w14:textId="77777777" w:rsidR="00EB16C3" w:rsidRDefault="00EB16C3" w:rsidP="00EB16C3">
      <w:pPr>
        <w:spacing w:line="276" w:lineRule="auto"/>
        <w:jc w:val="both"/>
      </w:pPr>
      <w:r>
        <w:t xml:space="preserve">La población requiere respuestas inmediatas y acciones en tiempo real de diferentes servicios importantes (Ej.: Salud, Gobierno, Seguridad, entre otros). En los momentos actuales de desarrollo tecnológico y científicos,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7D7E8A5E" w:rsidR="00EB16C3" w:rsidRDefault="00EB16C3" w:rsidP="00EB16C3">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laborioso proceso puede dificultar la creación de los asistentes virtuales. </w:t>
      </w:r>
    </w:p>
    <w:p w14:paraId="55B6876E" w14:textId="77777777" w:rsidR="00EB16C3" w:rsidRDefault="00EB16C3" w:rsidP="00EB16C3">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CF5419">
      <w:pPr>
        <w:spacing w:line="276" w:lineRule="auto"/>
        <w:jc w:val="both"/>
      </w:pPr>
      <w:r>
        <w:t xml:space="preserve"> </w:t>
      </w:r>
    </w:p>
    <w:p w14:paraId="43D748AB" w14:textId="77777777" w:rsidR="00CF5419" w:rsidRPr="004202C8" w:rsidRDefault="00CF5419" w:rsidP="00CF5419">
      <w:pPr>
        <w:spacing w:line="276" w:lineRule="auto"/>
        <w:jc w:val="both"/>
        <w:rPr>
          <w:b/>
        </w:rPr>
      </w:pPr>
    </w:p>
    <w:p w14:paraId="6ACCDEBA" w14:textId="6985C344" w:rsidR="000F752F" w:rsidRPr="004202C8" w:rsidRDefault="007D32E0" w:rsidP="007C4BFF">
      <w:pPr>
        <w:spacing w:line="276" w:lineRule="auto"/>
        <w:jc w:val="both"/>
        <w:rPr>
          <w:b/>
          <w:lang w:val="en-US"/>
        </w:rPr>
      </w:pPr>
      <w:r w:rsidRPr="004202C8">
        <w:rPr>
          <w:b/>
          <w:lang w:val="en-US"/>
        </w:rPr>
        <w:lastRenderedPageBreak/>
        <w:t>Abstract</w:t>
      </w:r>
    </w:p>
    <w:p w14:paraId="508979EF" w14:textId="3BAFA5AE" w:rsidR="00BB3A3D" w:rsidRPr="004202C8" w:rsidRDefault="00BB3A3D" w:rsidP="007C4BFF">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4BE8E0FA" w14:textId="43F8A728" w:rsidR="00D94134" w:rsidRPr="004202C8" w:rsidRDefault="00D94134" w:rsidP="007C4BFF">
      <w:pPr>
        <w:spacing w:after="0" w:line="276" w:lineRule="auto"/>
        <w:rPr>
          <w:lang w:val="en-US"/>
        </w:rPr>
      </w:pPr>
      <w:r w:rsidRPr="004202C8">
        <w:rPr>
          <w:b/>
          <w:bCs/>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4202C8" w:rsidRDefault="00D94134" w:rsidP="007C4BFF">
          <w:pPr>
            <w:pStyle w:val="Encabezadodelista"/>
            <w:spacing w:line="276" w:lineRule="auto"/>
            <w:rPr>
              <w:rFonts w:hint="eastAsia"/>
            </w:rPr>
          </w:pPr>
          <w:r w:rsidRPr="004202C8">
            <w:t>Índice</w:t>
          </w:r>
        </w:p>
        <w:p w14:paraId="6AD14B7B" w14:textId="53DC2F8E" w:rsidR="00CC1A6A" w:rsidRDefault="00D94134">
          <w:pPr>
            <w:pStyle w:val="TDC1"/>
            <w:tabs>
              <w:tab w:val="right" w:leader="dot" w:pos="8494"/>
            </w:tabs>
            <w:rPr>
              <w:rFonts w:asciiTheme="minorHAnsi" w:eastAsiaTheme="minorEastAsia" w:hAnsiTheme="minorHAnsi" w:cstheme="minorBidi"/>
              <w:noProof/>
              <w:sz w:val="22"/>
              <w:szCs w:val="22"/>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109136560" w:history="1">
            <w:r w:rsidR="00CC1A6A" w:rsidRPr="00D84F4A">
              <w:rPr>
                <w:rStyle w:val="Hipervnculo"/>
                <w:b/>
                <w:noProof/>
              </w:rPr>
              <w:t>Introducción</w:t>
            </w:r>
            <w:r w:rsidR="00CC1A6A">
              <w:rPr>
                <w:noProof/>
                <w:webHidden/>
              </w:rPr>
              <w:tab/>
            </w:r>
            <w:r w:rsidR="00CC1A6A">
              <w:rPr>
                <w:noProof/>
                <w:webHidden/>
              </w:rPr>
              <w:fldChar w:fldCharType="begin"/>
            </w:r>
            <w:r w:rsidR="00CC1A6A">
              <w:rPr>
                <w:noProof/>
                <w:webHidden/>
              </w:rPr>
              <w:instrText xml:space="preserve"> PAGEREF _Toc109136560 \h </w:instrText>
            </w:r>
            <w:r w:rsidR="00CC1A6A">
              <w:rPr>
                <w:noProof/>
                <w:webHidden/>
              </w:rPr>
            </w:r>
            <w:r w:rsidR="00CC1A6A">
              <w:rPr>
                <w:noProof/>
                <w:webHidden/>
              </w:rPr>
              <w:fldChar w:fldCharType="separate"/>
            </w:r>
            <w:r w:rsidR="00CC1A6A">
              <w:rPr>
                <w:noProof/>
                <w:webHidden/>
              </w:rPr>
              <w:t>4</w:t>
            </w:r>
            <w:r w:rsidR="00CC1A6A">
              <w:rPr>
                <w:noProof/>
                <w:webHidden/>
              </w:rPr>
              <w:fldChar w:fldCharType="end"/>
            </w:r>
          </w:hyperlink>
        </w:p>
        <w:p w14:paraId="7A499BD3" w14:textId="78662413" w:rsidR="00CC1A6A" w:rsidRDefault="00CC1A6A">
          <w:pPr>
            <w:pStyle w:val="TDC1"/>
            <w:tabs>
              <w:tab w:val="right" w:leader="dot" w:pos="8494"/>
            </w:tabs>
            <w:rPr>
              <w:rFonts w:asciiTheme="minorHAnsi" w:eastAsiaTheme="minorEastAsia" w:hAnsiTheme="minorHAnsi" w:cstheme="minorBidi"/>
              <w:noProof/>
              <w:sz w:val="22"/>
              <w:szCs w:val="22"/>
              <w:lang w:eastAsia="es-ES"/>
            </w:rPr>
          </w:pPr>
          <w:hyperlink w:anchor="_Toc109136561" w:history="1">
            <w:r w:rsidRPr="00D84F4A">
              <w:rPr>
                <w:rStyle w:val="Hipervnculo"/>
                <w:b/>
                <w:noProof/>
              </w:rPr>
              <w:t>Capítulo 1. Marco Referencial</w:t>
            </w:r>
            <w:r>
              <w:rPr>
                <w:noProof/>
                <w:webHidden/>
              </w:rPr>
              <w:tab/>
            </w:r>
            <w:r>
              <w:rPr>
                <w:noProof/>
                <w:webHidden/>
              </w:rPr>
              <w:fldChar w:fldCharType="begin"/>
            </w:r>
            <w:r>
              <w:rPr>
                <w:noProof/>
                <w:webHidden/>
              </w:rPr>
              <w:instrText xml:space="preserve"> PAGEREF _Toc109136561 \h </w:instrText>
            </w:r>
            <w:r>
              <w:rPr>
                <w:noProof/>
                <w:webHidden/>
              </w:rPr>
            </w:r>
            <w:r>
              <w:rPr>
                <w:noProof/>
                <w:webHidden/>
              </w:rPr>
              <w:fldChar w:fldCharType="separate"/>
            </w:r>
            <w:r>
              <w:rPr>
                <w:noProof/>
                <w:webHidden/>
              </w:rPr>
              <w:t>6</w:t>
            </w:r>
            <w:r>
              <w:rPr>
                <w:noProof/>
                <w:webHidden/>
              </w:rPr>
              <w:fldChar w:fldCharType="end"/>
            </w:r>
          </w:hyperlink>
        </w:p>
        <w:p w14:paraId="74EBEE74" w14:textId="7AC6D86F"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62" w:history="1">
            <w:r w:rsidRPr="00D84F4A">
              <w:rPr>
                <w:rStyle w:val="Hipervnculo"/>
                <w:b/>
                <w:noProof/>
              </w:rPr>
              <w:t>1.1 Los marcos o plataformas para desarrollar robots conversacionales</w:t>
            </w:r>
            <w:r>
              <w:rPr>
                <w:noProof/>
                <w:webHidden/>
              </w:rPr>
              <w:tab/>
            </w:r>
            <w:r>
              <w:rPr>
                <w:noProof/>
                <w:webHidden/>
              </w:rPr>
              <w:fldChar w:fldCharType="begin"/>
            </w:r>
            <w:r>
              <w:rPr>
                <w:noProof/>
                <w:webHidden/>
              </w:rPr>
              <w:instrText xml:space="preserve"> PAGEREF _Toc109136562 \h </w:instrText>
            </w:r>
            <w:r>
              <w:rPr>
                <w:noProof/>
                <w:webHidden/>
              </w:rPr>
            </w:r>
            <w:r>
              <w:rPr>
                <w:noProof/>
                <w:webHidden/>
              </w:rPr>
              <w:fldChar w:fldCharType="separate"/>
            </w:r>
            <w:r>
              <w:rPr>
                <w:noProof/>
                <w:webHidden/>
              </w:rPr>
              <w:t>6</w:t>
            </w:r>
            <w:r>
              <w:rPr>
                <w:noProof/>
                <w:webHidden/>
              </w:rPr>
              <w:fldChar w:fldCharType="end"/>
            </w:r>
          </w:hyperlink>
        </w:p>
        <w:p w14:paraId="1A27BB46" w14:textId="30E7EA31"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63" w:history="1">
            <w:r w:rsidRPr="00D84F4A">
              <w:rPr>
                <w:rStyle w:val="Hipervnculo"/>
                <w:b/>
                <w:noProof/>
              </w:rPr>
              <w:t>1.2 Breve historia de los agentes conversacionales</w:t>
            </w:r>
            <w:r>
              <w:rPr>
                <w:noProof/>
                <w:webHidden/>
              </w:rPr>
              <w:tab/>
            </w:r>
            <w:r>
              <w:rPr>
                <w:noProof/>
                <w:webHidden/>
              </w:rPr>
              <w:fldChar w:fldCharType="begin"/>
            </w:r>
            <w:r>
              <w:rPr>
                <w:noProof/>
                <w:webHidden/>
              </w:rPr>
              <w:instrText xml:space="preserve"> PAGEREF _Toc109136563 \h </w:instrText>
            </w:r>
            <w:r>
              <w:rPr>
                <w:noProof/>
                <w:webHidden/>
              </w:rPr>
            </w:r>
            <w:r>
              <w:rPr>
                <w:noProof/>
                <w:webHidden/>
              </w:rPr>
              <w:fldChar w:fldCharType="separate"/>
            </w:r>
            <w:r>
              <w:rPr>
                <w:noProof/>
                <w:webHidden/>
              </w:rPr>
              <w:t>6</w:t>
            </w:r>
            <w:r>
              <w:rPr>
                <w:noProof/>
                <w:webHidden/>
              </w:rPr>
              <w:fldChar w:fldCharType="end"/>
            </w:r>
          </w:hyperlink>
        </w:p>
        <w:p w14:paraId="01482BE6" w14:textId="6C33ECBD"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64" w:history="1">
            <w:r w:rsidRPr="00D84F4A">
              <w:rPr>
                <w:rStyle w:val="Hipervnculo"/>
                <w:b/>
                <w:noProof/>
              </w:rPr>
              <w:t>1.2.1 Estado del arte de los marcos para desarrollar robot conversacional</w:t>
            </w:r>
            <w:r>
              <w:rPr>
                <w:noProof/>
                <w:webHidden/>
              </w:rPr>
              <w:tab/>
            </w:r>
            <w:r>
              <w:rPr>
                <w:noProof/>
                <w:webHidden/>
              </w:rPr>
              <w:fldChar w:fldCharType="begin"/>
            </w:r>
            <w:r>
              <w:rPr>
                <w:noProof/>
                <w:webHidden/>
              </w:rPr>
              <w:instrText xml:space="preserve"> PAGEREF _Toc109136564 \h </w:instrText>
            </w:r>
            <w:r>
              <w:rPr>
                <w:noProof/>
                <w:webHidden/>
              </w:rPr>
            </w:r>
            <w:r>
              <w:rPr>
                <w:noProof/>
                <w:webHidden/>
              </w:rPr>
              <w:fldChar w:fldCharType="separate"/>
            </w:r>
            <w:r>
              <w:rPr>
                <w:noProof/>
                <w:webHidden/>
              </w:rPr>
              <w:t>7</w:t>
            </w:r>
            <w:r>
              <w:rPr>
                <w:noProof/>
                <w:webHidden/>
              </w:rPr>
              <w:fldChar w:fldCharType="end"/>
            </w:r>
          </w:hyperlink>
        </w:p>
        <w:p w14:paraId="48C8C443" w14:textId="0981F0A0"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65" w:history="1">
            <w:r w:rsidRPr="00D84F4A">
              <w:rPr>
                <w:rStyle w:val="Hipervnculo"/>
                <w:b/>
                <w:noProof/>
              </w:rPr>
              <w:t>Azure Bot Service</w:t>
            </w:r>
            <w:r>
              <w:rPr>
                <w:noProof/>
                <w:webHidden/>
              </w:rPr>
              <w:tab/>
            </w:r>
            <w:r>
              <w:rPr>
                <w:noProof/>
                <w:webHidden/>
              </w:rPr>
              <w:fldChar w:fldCharType="begin"/>
            </w:r>
            <w:r>
              <w:rPr>
                <w:noProof/>
                <w:webHidden/>
              </w:rPr>
              <w:instrText xml:space="preserve"> PAGEREF _Toc109136565 \h </w:instrText>
            </w:r>
            <w:r>
              <w:rPr>
                <w:noProof/>
                <w:webHidden/>
              </w:rPr>
            </w:r>
            <w:r>
              <w:rPr>
                <w:noProof/>
                <w:webHidden/>
              </w:rPr>
              <w:fldChar w:fldCharType="separate"/>
            </w:r>
            <w:r>
              <w:rPr>
                <w:noProof/>
                <w:webHidden/>
              </w:rPr>
              <w:t>7</w:t>
            </w:r>
            <w:r>
              <w:rPr>
                <w:noProof/>
                <w:webHidden/>
              </w:rPr>
              <w:fldChar w:fldCharType="end"/>
            </w:r>
          </w:hyperlink>
        </w:p>
        <w:p w14:paraId="591E1089" w14:textId="630D74F7"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66" w:history="1">
            <w:r w:rsidRPr="00D84F4A">
              <w:rPr>
                <w:rStyle w:val="Hipervnculo"/>
                <w:b/>
                <w:noProof/>
              </w:rPr>
              <w:t>DialogFlow</w:t>
            </w:r>
            <w:r>
              <w:rPr>
                <w:noProof/>
                <w:webHidden/>
              </w:rPr>
              <w:tab/>
            </w:r>
            <w:r>
              <w:rPr>
                <w:noProof/>
                <w:webHidden/>
              </w:rPr>
              <w:fldChar w:fldCharType="begin"/>
            </w:r>
            <w:r>
              <w:rPr>
                <w:noProof/>
                <w:webHidden/>
              </w:rPr>
              <w:instrText xml:space="preserve"> PAGEREF _Toc109136566 \h </w:instrText>
            </w:r>
            <w:r>
              <w:rPr>
                <w:noProof/>
                <w:webHidden/>
              </w:rPr>
            </w:r>
            <w:r>
              <w:rPr>
                <w:noProof/>
                <w:webHidden/>
              </w:rPr>
              <w:fldChar w:fldCharType="separate"/>
            </w:r>
            <w:r>
              <w:rPr>
                <w:noProof/>
                <w:webHidden/>
              </w:rPr>
              <w:t>8</w:t>
            </w:r>
            <w:r>
              <w:rPr>
                <w:noProof/>
                <w:webHidden/>
              </w:rPr>
              <w:fldChar w:fldCharType="end"/>
            </w:r>
          </w:hyperlink>
        </w:p>
        <w:p w14:paraId="716D4709" w14:textId="6DA438F8"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67" w:history="1">
            <w:r w:rsidRPr="00D84F4A">
              <w:rPr>
                <w:rStyle w:val="Hipervnculo"/>
                <w:b/>
                <w:noProof/>
              </w:rPr>
              <w:t>Rasa</w:t>
            </w:r>
            <w:r>
              <w:rPr>
                <w:noProof/>
                <w:webHidden/>
              </w:rPr>
              <w:tab/>
            </w:r>
            <w:r>
              <w:rPr>
                <w:noProof/>
                <w:webHidden/>
              </w:rPr>
              <w:fldChar w:fldCharType="begin"/>
            </w:r>
            <w:r>
              <w:rPr>
                <w:noProof/>
                <w:webHidden/>
              </w:rPr>
              <w:instrText xml:space="preserve"> PAGEREF _Toc109136567 \h </w:instrText>
            </w:r>
            <w:r>
              <w:rPr>
                <w:noProof/>
                <w:webHidden/>
              </w:rPr>
            </w:r>
            <w:r>
              <w:rPr>
                <w:noProof/>
                <w:webHidden/>
              </w:rPr>
              <w:fldChar w:fldCharType="separate"/>
            </w:r>
            <w:r>
              <w:rPr>
                <w:noProof/>
                <w:webHidden/>
              </w:rPr>
              <w:t>10</w:t>
            </w:r>
            <w:r>
              <w:rPr>
                <w:noProof/>
                <w:webHidden/>
              </w:rPr>
              <w:fldChar w:fldCharType="end"/>
            </w:r>
          </w:hyperlink>
        </w:p>
        <w:p w14:paraId="084B1A5C" w14:textId="2618EAE2"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68" w:history="1">
            <w:r w:rsidRPr="00D84F4A">
              <w:rPr>
                <w:rStyle w:val="Hipervnculo"/>
                <w:b/>
                <w:noProof/>
              </w:rPr>
              <w:t>BotPress</w:t>
            </w:r>
            <w:r>
              <w:rPr>
                <w:noProof/>
                <w:webHidden/>
              </w:rPr>
              <w:tab/>
            </w:r>
            <w:r>
              <w:rPr>
                <w:noProof/>
                <w:webHidden/>
              </w:rPr>
              <w:fldChar w:fldCharType="begin"/>
            </w:r>
            <w:r>
              <w:rPr>
                <w:noProof/>
                <w:webHidden/>
              </w:rPr>
              <w:instrText xml:space="preserve"> PAGEREF _Toc109136568 \h </w:instrText>
            </w:r>
            <w:r>
              <w:rPr>
                <w:noProof/>
                <w:webHidden/>
              </w:rPr>
            </w:r>
            <w:r>
              <w:rPr>
                <w:noProof/>
                <w:webHidden/>
              </w:rPr>
              <w:fldChar w:fldCharType="separate"/>
            </w:r>
            <w:r>
              <w:rPr>
                <w:noProof/>
                <w:webHidden/>
              </w:rPr>
              <w:t>11</w:t>
            </w:r>
            <w:r>
              <w:rPr>
                <w:noProof/>
                <w:webHidden/>
              </w:rPr>
              <w:fldChar w:fldCharType="end"/>
            </w:r>
          </w:hyperlink>
        </w:p>
        <w:p w14:paraId="443EF917" w14:textId="5983335D"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69" w:history="1">
            <w:r w:rsidRPr="00D84F4A">
              <w:rPr>
                <w:rStyle w:val="Hipervnculo"/>
                <w:b/>
                <w:noProof/>
                <w:lang w:eastAsia="es-ES"/>
              </w:rPr>
              <w:t>Conclusión</w:t>
            </w:r>
            <w:r>
              <w:rPr>
                <w:noProof/>
                <w:webHidden/>
              </w:rPr>
              <w:tab/>
            </w:r>
            <w:r>
              <w:rPr>
                <w:noProof/>
                <w:webHidden/>
              </w:rPr>
              <w:fldChar w:fldCharType="begin"/>
            </w:r>
            <w:r>
              <w:rPr>
                <w:noProof/>
                <w:webHidden/>
              </w:rPr>
              <w:instrText xml:space="preserve"> PAGEREF _Toc109136569 \h </w:instrText>
            </w:r>
            <w:r>
              <w:rPr>
                <w:noProof/>
                <w:webHidden/>
              </w:rPr>
            </w:r>
            <w:r>
              <w:rPr>
                <w:noProof/>
                <w:webHidden/>
              </w:rPr>
              <w:fldChar w:fldCharType="separate"/>
            </w:r>
            <w:r>
              <w:rPr>
                <w:noProof/>
                <w:webHidden/>
              </w:rPr>
              <w:t>13</w:t>
            </w:r>
            <w:r>
              <w:rPr>
                <w:noProof/>
                <w:webHidden/>
              </w:rPr>
              <w:fldChar w:fldCharType="end"/>
            </w:r>
          </w:hyperlink>
        </w:p>
        <w:p w14:paraId="3EE6ADA3" w14:textId="2214CF17"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70" w:history="1">
            <w:r w:rsidRPr="00D84F4A">
              <w:rPr>
                <w:rStyle w:val="Hipervnculo"/>
                <w:b/>
                <w:noProof/>
              </w:rPr>
              <w:t>1.3 Herramientas, Lenguajes de programación y Tecnologías</w:t>
            </w:r>
            <w:r>
              <w:rPr>
                <w:noProof/>
                <w:webHidden/>
              </w:rPr>
              <w:tab/>
            </w:r>
            <w:r>
              <w:rPr>
                <w:noProof/>
                <w:webHidden/>
              </w:rPr>
              <w:fldChar w:fldCharType="begin"/>
            </w:r>
            <w:r>
              <w:rPr>
                <w:noProof/>
                <w:webHidden/>
              </w:rPr>
              <w:instrText xml:space="preserve"> PAGEREF _Toc109136570 \h </w:instrText>
            </w:r>
            <w:r>
              <w:rPr>
                <w:noProof/>
                <w:webHidden/>
              </w:rPr>
            </w:r>
            <w:r>
              <w:rPr>
                <w:noProof/>
                <w:webHidden/>
              </w:rPr>
              <w:fldChar w:fldCharType="separate"/>
            </w:r>
            <w:r>
              <w:rPr>
                <w:noProof/>
                <w:webHidden/>
              </w:rPr>
              <w:t>14</w:t>
            </w:r>
            <w:r>
              <w:rPr>
                <w:noProof/>
                <w:webHidden/>
              </w:rPr>
              <w:fldChar w:fldCharType="end"/>
            </w:r>
          </w:hyperlink>
        </w:p>
        <w:p w14:paraId="32A02E97" w14:textId="63C9EAEF"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71" w:history="1">
            <w:r w:rsidRPr="00D84F4A">
              <w:rPr>
                <w:rStyle w:val="Hipervnculo"/>
                <w:b/>
                <w:noProof/>
              </w:rPr>
              <w:t>Python</w:t>
            </w:r>
            <w:r>
              <w:rPr>
                <w:noProof/>
                <w:webHidden/>
              </w:rPr>
              <w:tab/>
            </w:r>
            <w:r>
              <w:rPr>
                <w:noProof/>
                <w:webHidden/>
              </w:rPr>
              <w:fldChar w:fldCharType="begin"/>
            </w:r>
            <w:r>
              <w:rPr>
                <w:noProof/>
                <w:webHidden/>
              </w:rPr>
              <w:instrText xml:space="preserve"> PAGEREF _Toc109136571 \h </w:instrText>
            </w:r>
            <w:r>
              <w:rPr>
                <w:noProof/>
                <w:webHidden/>
              </w:rPr>
            </w:r>
            <w:r>
              <w:rPr>
                <w:noProof/>
                <w:webHidden/>
              </w:rPr>
              <w:fldChar w:fldCharType="separate"/>
            </w:r>
            <w:r>
              <w:rPr>
                <w:noProof/>
                <w:webHidden/>
              </w:rPr>
              <w:t>14</w:t>
            </w:r>
            <w:r>
              <w:rPr>
                <w:noProof/>
                <w:webHidden/>
              </w:rPr>
              <w:fldChar w:fldCharType="end"/>
            </w:r>
          </w:hyperlink>
        </w:p>
        <w:p w14:paraId="462831AB" w14:textId="47F2F518"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72" w:history="1">
            <w:r w:rsidRPr="00D84F4A">
              <w:rPr>
                <w:rStyle w:val="Hipervnculo"/>
                <w:b/>
                <w:noProof/>
              </w:rPr>
              <w:t>PyCharm Community</w:t>
            </w:r>
            <w:r>
              <w:rPr>
                <w:noProof/>
                <w:webHidden/>
              </w:rPr>
              <w:tab/>
            </w:r>
            <w:r>
              <w:rPr>
                <w:noProof/>
                <w:webHidden/>
              </w:rPr>
              <w:fldChar w:fldCharType="begin"/>
            </w:r>
            <w:r>
              <w:rPr>
                <w:noProof/>
                <w:webHidden/>
              </w:rPr>
              <w:instrText xml:space="preserve"> PAGEREF _Toc109136572 \h </w:instrText>
            </w:r>
            <w:r>
              <w:rPr>
                <w:noProof/>
                <w:webHidden/>
              </w:rPr>
            </w:r>
            <w:r>
              <w:rPr>
                <w:noProof/>
                <w:webHidden/>
              </w:rPr>
              <w:fldChar w:fldCharType="separate"/>
            </w:r>
            <w:r>
              <w:rPr>
                <w:noProof/>
                <w:webHidden/>
              </w:rPr>
              <w:t>14</w:t>
            </w:r>
            <w:r>
              <w:rPr>
                <w:noProof/>
                <w:webHidden/>
              </w:rPr>
              <w:fldChar w:fldCharType="end"/>
            </w:r>
          </w:hyperlink>
        </w:p>
        <w:p w14:paraId="0F064CA8" w14:textId="3659E9A8"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73" w:history="1">
            <w:r w:rsidRPr="00D84F4A">
              <w:rPr>
                <w:rStyle w:val="Hipervnculo"/>
                <w:b/>
                <w:noProof/>
              </w:rPr>
              <w:t>RASA</w:t>
            </w:r>
            <w:r>
              <w:rPr>
                <w:noProof/>
                <w:webHidden/>
              </w:rPr>
              <w:tab/>
            </w:r>
            <w:r>
              <w:rPr>
                <w:noProof/>
                <w:webHidden/>
              </w:rPr>
              <w:fldChar w:fldCharType="begin"/>
            </w:r>
            <w:r>
              <w:rPr>
                <w:noProof/>
                <w:webHidden/>
              </w:rPr>
              <w:instrText xml:space="preserve"> PAGEREF _Toc109136573 \h </w:instrText>
            </w:r>
            <w:r>
              <w:rPr>
                <w:noProof/>
                <w:webHidden/>
              </w:rPr>
            </w:r>
            <w:r>
              <w:rPr>
                <w:noProof/>
                <w:webHidden/>
              </w:rPr>
              <w:fldChar w:fldCharType="separate"/>
            </w:r>
            <w:r>
              <w:rPr>
                <w:noProof/>
                <w:webHidden/>
              </w:rPr>
              <w:t>14</w:t>
            </w:r>
            <w:r>
              <w:rPr>
                <w:noProof/>
                <w:webHidden/>
              </w:rPr>
              <w:fldChar w:fldCharType="end"/>
            </w:r>
          </w:hyperlink>
        </w:p>
        <w:p w14:paraId="7FB79335" w14:textId="165E22F5"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74" w:history="1">
            <w:r w:rsidRPr="00D84F4A">
              <w:rPr>
                <w:rStyle w:val="Hipervnculo"/>
                <w:b/>
                <w:noProof/>
              </w:rPr>
              <w:t>MongoDB</w:t>
            </w:r>
            <w:r>
              <w:rPr>
                <w:noProof/>
                <w:webHidden/>
              </w:rPr>
              <w:tab/>
            </w:r>
            <w:r>
              <w:rPr>
                <w:noProof/>
                <w:webHidden/>
              </w:rPr>
              <w:fldChar w:fldCharType="begin"/>
            </w:r>
            <w:r>
              <w:rPr>
                <w:noProof/>
                <w:webHidden/>
              </w:rPr>
              <w:instrText xml:space="preserve"> PAGEREF _Toc109136574 \h </w:instrText>
            </w:r>
            <w:r>
              <w:rPr>
                <w:noProof/>
                <w:webHidden/>
              </w:rPr>
            </w:r>
            <w:r>
              <w:rPr>
                <w:noProof/>
                <w:webHidden/>
              </w:rPr>
              <w:fldChar w:fldCharType="separate"/>
            </w:r>
            <w:r>
              <w:rPr>
                <w:noProof/>
                <w:webHidden/>
              </w:rPr>
              <w:t>15</w:t>
            </w:r>
            <w:r>
              <w:rPr>
                <w:noProof/>
                <w:webHidden/>
              </w:rPr>
              <w:fldChar w:fldCharType="end"/>
            </w:r>
          </w:hyperlink>
        </w:p>
        <w:p w14:paraId="409751B7" w14:textId="27BD1735"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75" w:history="1">
            <w:r w:rsidRPr="00D84F4A">
              <w:rPr>
                <w:rStyle w:val="Hipervnculo"/>
                <w:b/>
                <w:noProof/>
              </w:rPr>
              <w:t>YAML</w:t>
            </w:r>
            <w:r>
              <w:rPr>
                <w:noProof/>
                <w:webHidden/>
              </w:rPr>
              <w:tab/>
            </w:r>
            <w:r>
              <w:rPr>
                <w:noProof/>
                <w:webHidden/>
              </w:rPr>
              <w:fldChar w:fldCharType="begin"/>
            </w:r>
            <w:r>
              <w:rPr>
                <w:noProof/>
                <w:webHidden/>
              </w:rPr>
              <w:instrText xml:space="preserve"> PAGEREF _Toc109136575 \h </w:instrText>
            </w:r>
            <w:r>
              <w:rPr>
                <w:noProof/>
                <w:webHidden/>
              </w:rPr>
            </w:r>
            <w:r>
              <w:rPr>
                <w:noProof/>
                <w:webHidden/>
              </w:rPr>
              <w:fldChar w:fldCharType="separate"/>
            </w:r>
            <w:r>
              <w:rPr>
                <w:noProof/>
                <w:webHidden/>
              </w:rPr>
              <w:t>15</w:t>
            </w:r>
            <w:r>
              <w:rPr>
                <w:noProof/>
                <w:webHidden/>
              </w:rPr>
              <w:fldChar w:fldCharType="end"/>
            </w:r>
          </w:hyperlink>
        </w:p>
        <w:p w14:paraId="08269DE5" w14:textId="2ABA2008"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76" w:history="1">
            <w:r w:rsidRPr="00D84F4A">
              <w:rPr>
                <w:rStyle w:val="Hipervnculo"/>
                <w:b/>
                <w:noProof/>
              </w:rPr>
              <w:t>GIT</w:t>
            </w:r>
            <w:r>
              <w:rPr>
                <w:noProof/>
                <w:webHidden/>
              </w:rPr>
              <w:tab/>
            </w:r>
            <w:r>
              <w:rPr>
                <w:noProof/>
                <w:webHidden/>
              </w:rPr>
              <w:fldChar w:fldCharType="begin"/>
            </w:r>
            <w:r>
              <w:rPr>
                <w:noProof/>
                <w:webHidden/>
              </w:rPr>
              <w:instrText xml:space="preserve"> PAGEREF _Toc109136576 \h </w:instrText>
            </w:r>
            <w:r>
              <w:rPr>
                <w:noProof/>
                <w:webHidden/>
              </w:rPr>
            </w:r>
            <w:r>
              <w:rPr>
                <w:noProof/>
                <w:webHidden/>
              </w:rPr>
              <w:fldChar w:fldCharType="separate"/>
            </w:r>
            <w:r>
              <w:rPr>
                <w:noProof/>
                <w:webHidden/>
              </w:rPr>
              <w:t>15</w:t>
            </w:r>
            <w:r>
              <w:rPr>
                <w:noProof/>
                <w:webHidden/>
              </w:rPr>
              <w:fldChar w:fldCharType="end"/>
            </w:r>
          </w:hyperlink>
        </w:p>
        <w:p w14:paraId="4C840773" w14:textId="2099D228"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77" w:history="1">
            <w:r w:rsidRPr="00D84F4A">
              <w:rPr>
                <w:rStyle w:val="Hipervnculo"/>
                <w:b/>
                <w:noProof/>
              </w:rPr>
              <w:t>1.4 Metodología de desarrollo de software</w:t>
            </w:r>
            <w:r>
              <w:rPr>
                <w:noProof/>
                <w:webHidden/>
              </w:rPr>
              <w:tab/>
            </w:r>
            <w:r>
              <w:rPr>
                <w:noProof/>
                <w:webHidden/>
              </w:rPr>
              <w:fldChar w:fldCharType="begin"/>
            </w:r>
            <w:r>
              <w:rPr>
                <w:noProof/>
                <w:webHidden/>
              </w:rPr>
              <w:instrText xml:space="preserve"> PAGEREF _Toc109136577 \h </w:instrText>
            </w:r>
            <w:r>
              <w:rPr>
                <w:noProof/>
                <w:webHidden/>
              </w:rPr>
            </w:r>
            <w:r>
              <w:rPr>
                <w:noProof/>
                <w:webHidden/>
              </w:rPr>
              <w:fldChar w:fldCharType="separate"/>
            </w:r>
            <w:r>
              <w:rPr>
                <w:noProof/>
                <w:webHidden/>
              </w:rPr>
              <w:t>16</w:t>
            </w:r>
            <w:r>
              <w:rPr>
                <w:noProof/>
                <w:webHidden/>
              </w:rPr>
              <w:fldChar w:fldCharType="end"/>
            </w:r>
          </w:hyperlink>
        </w:p>
        <w:p w14:paraId="001E9588" w14:textId="0148E40A"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78" w:history="1">
            <w:r w:rsidRPr="00D84F4A">
              <w:rPr>
                <w:rStyle w:val="Hipervnculo"/>
                <w:b/>
                <w:bCs/>
                <w:noProof/>
              </w:rPr>
              <w:t>Conclusiones del capítulo</w:t>
            </w:r>
            <w:r>
              <w:rPr>
                <w:noProof/>
                <w:webHidden/>
              </w:rPr>
              <w:tab/>
            </w:r>
            <w:r>
              <w:rPr>
                <w:noProof/>
                <w:webHidden/>
              </w:rPr>
              <w:fldChar w:fldCharType="begin"/>
            </w:r>
            <w:r>
              <w:rPr>
                <w:noProof/>
                <w:webHidden/>
              </w:rPr>
              <w:instrText xml:space="preserve"> PAGEREF _Toc109136578 \h </w:instrText>
            </w:r>
            <w:r>
              <w:rPr>
                <w:noProof/>
                <w:webHidden/>
              </w:rPr>
            </w:r>
            <w:r>
              <w:rPr>
                <w:noProof/>
                <w:webHidden/>
              </w:rPr>
              <w:fldChar w:fldCharType="separate"/>
            </w:r>
            <w:r>
              <w:rPr>
                <w:noProof/>
                <w:webHidden/>
              </w:rPr>
              <w:t>17</w:t>
            </w:r>
            <w:r>
              <w:rPr>
                <w:noProof/>
                <w:webHidden/>
              </w:rPr>
              <w:fldChar w:fldCharType="end"/>
            </w:r>
          </w:hyperlink>
        </w:p>
        <w:p w14:paraId="305B3236" w14:textId="060BBE85" w:rsidR="00CC1A6A" w:rsidRDefault="00CC1A6A">
          <w:pPr>
            <w:pStyle w:val="TDC1"/>
            <w:tabs>
              <w:tab w:val="right" w:leader="dot" w:pos="8494"/>
            </w:tabs>
            <w:rPr>
              <w:rFonts w:asciiTheme="minorHAnsi" w:eastAsiaTheme="minorEastAsia" w:hAnsiTheme="minorHAnsi" w:cstheme="minorBidi"/>
              <w:noProof/>
              <w:sz w:val="22"/>
              <w:szCs w:val="22"/>
              <w:lang w:eastAsia="es-ES"/>
            </w:rPr>
          </w:pPr>
          <w:hyperlink w:anchor="_Toc109136579" w:history="1">
            <w:r w:rsidRPr="00D84F4A">
              <w:rPr>
                <w:rStyle w:val="Hipervnculo"/>
                <w:b/>
                <w:noProof/>
              </w:rPr>
              <w:t>Capítulo 2. Planificación y Diseño</w:t>
            </w:r>
            <w:r>
              <w:rPr>
                <w:noProof/>
                <w:webHidden/>
              </w:rPr>
              <w:tab/>
            </w:r>
            <w:r>
              <w:rPr>
                <w:noProof/>
                <w:webHidden/>
              </w:rPr>
              <w:fldChar w:fldCharType="begin"/>
            </w:r>
            <w:r>
              <w:rPr>
                <w:noProof/>
                <w:webHidden/>
              </w:rPr>
              <w:instrText xml:space="preserve"> PAGEREF _Toc109136579 \h </w:instrText>
            </w:r>
            <w:r>
              <w:rPr>
                <w:noProof/>
                <w:webHidden/>
              </w:rPr>
            </w:r>
            <w:r>
              <w:rPr>
                <w:noProof/>
                <w:webHidden/>
              </w:rPr>
              <w:fldChar w:fldCharType="separate"/>
            </w:r>
            <w:r>
              <w:rPr>
                <w:noProof/>
                <w:webHidden/>
              </w:rPr>
              <w:t>18</w:t>
            </w:r>
            <w:r>
              <w:rPr>
                <w:noProof/>
                <w:webHidden/>
              </w:rPr>
              <w:fldChar w:fldCharType="end"/>
            </w:r>
          </w:hyperlink>
        </w:p>
        <w:p w14:paraId="35A2171D" w14:textId="414369E1"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80" w:history="1">
            <w:r w:rsidRPr="00D84F4A">
              <w:rPr>
                <w:rStyle w:val="Hipervnculo"/>
                <w:b/>
                <w:noProof/>
              </w:rPr>
              <w:t>2.1 Propuesta del Sistema</w:t>
            </w:r>
            <w:r>
              <w:rPr>
                <w:noProof/>
                <w:webHidden/>
              </w:rPr>
              <w:tab/>
            </w:r>
            <w:r>
              <w:rPr>
                <w:noProof/>
                <w:webHidden/>
              </w:rPr>
              <w:fldChar w:fldCharType="begin"/>
            </w:r>
            <w:r>
              <w:rPr>
                <w:noProof/>
                <w:webHidden/>
              </w:rPr>
              <w:instrText xml:space="preserve"> PAGEREF _Toc109136580 \h </w:instrText>
            </w:r>
            <w:r>
              <w:rPr>
                <w:noProof/>
                <w:webHidden/>
              </w:rPr>
            </w:r>
            <w:r>
              <w:rPr>
                <w:noProof/>
                <w:webHidden/>
              </w:rPr>
              <w:fldChar w:fldCharType="separate"/>
            </w:r>
            <w:r>
              <w:rPr>
                <w:noProof/>
                <w:webHidden/>
              </w:rPr>
              <w:t>18</w:t>
            </w:r>
            <w:r>
              <w:rPr>
                <w:noProof/>
                <w:webHidden/>
              </w:rPr>
              <w:fldChar w:fldCharType="end"/>
            </w:r>
          </w:hyperlink>
        </w:p>
        <w:p w14:paraId="265D7F11" w14:textId="00CAC562"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81" w:history="1">
            <w:r w:rsidRPr="00D84F4A">
              <w:rPr>
                <w:rStyle w:val="Hipervnculo"/>
                <w:b/>
                <w:noProof/>
              </w:rPr>
              <w:t>2.2 Usuarios del Sistema</w:t>
            </w:r>
            <w:r>
              <w:rPr>
                <w:noProof/>
                <w:webHidden/>
              </w:rPr>
              <w:tab/>
            </w:r>
            <w:r>
              <w:rPr>
                <w:noProof/>
                <w:webHidden/>
              </w:rPr>
              <w:fldChar w:fldCharType="begin"/>
            </w:r>
            <w:r>
              <w:rPr>
                <w:noProof/>
                <w:webHidden/>
              </w:rPr>
              <w:instrText xml:space="preserve"> PAGEREF _Toc109136581 \h </w:instrText>
            </w:r>
            <w:r>
              <w:rPr>
                <w:noProof/>
                <w:webHidden/>
              </w:rPr>
            </w:r>
            <w:r>
              <w:rPr>
                <w:noProof/>
                <w:webHidden/>
              </w:rPr>
              <w:fldChar w:fldCharType="separate"/>
            </w:r>
            <w:r>
              <w:rPr>
                <w:noProof/>
                <w:webHidden/>
              </w:rPr>
              <w:t>19</w:t>
            </w:r>
            <w:r>
              <w:rPr>
                <w:noProof/>
                <w:webHidden/>
              </w:rPr>
              <w:fldChar w:fldCharType="end"/>
            </w:r>
          </w:hyperlink>
        </w:p>
        <w:p w14:paraId="6BE0663F" w14:textId="7D54BB56"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82" w:history="1">
            <w:r w:rsidRPr="00D84F4A">
              <w:rPr>
                <w:rStyle w:val="Hipervnculo"/>
                <w:b/>
                <w:noProof/>
              </w:rPr>
              <w:t>2.3 Planificación del desarrollo del Sistema</w:t>
            </w:r>
            <w:r>
              <w:rPr>
                <w:noProof/>
                <w:webHidden/>
              </w:rPr>
              <w:tab/>
            </w:r>
            <w:r>
              <w:rPr>
                <w:noProof/>
                <w:webHidden/>
              </w:rPr>
              <w:fldChar w:fldCharType="begin"/>
            </w:r>
            <w:r>
              <w:rPr>
                <w:noProof/>
                <w:webHidden/>
              </w:rPr>
              <w:instrText xml:space="preserve"> PAGEREF _Toc109136582 \h </w:instrText>
            </w:r>
            <w:r>
              <w:rPr>
                <w:noProof/>
                <w:webHidden/>
              </w:rPr>
            </w:r>
            <w:r>
              <w:rPr>
                <w:noProof/>
                <w:webHidden/>
              </w:rPr>
              <w:fldChar w:fldCharType="separate"/>
            </w:r>
            <w:r>
              <w:rPr>
                <w:noProof/>
                <w:webHidden/>
              </w:rPr>
              <w:t>19</w:t>
            </w:r>
            <w:r>
              <w:rPr>
                <w:noProof/>
                <w:webHidden/>
              </w:rPr>
              <w:fldChar w:fldCharType="end"/>
            </w:r>
          </w:hyperlink>
        </w:p>
        <w:p w14:paraId="1ABF6C23" w14:textId="6F8F1FAB"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83" w:history="1">
            <w:r w:rsidRPr="00D84F4A">
              <w:rPr>
                <w:rStyle w:val="Hipervnculo"/>
                <w:b/>
                <w:noProof/>
              </w:rPr>
              <w:t>2.3.1. Historias</w:t>
            </w:r>
            <w:r w:rsidRPr="00D84F4A">
              <w:rPr>
                <w:rStyle w:val="Hipervnculo"/>
                <w:b/>
                <w:noProof/>
              </w:rPr>
              <w:t xml:space="preserve"> </w:t>
            </w:r>
            <w:r w:rsidRPr="00D84F4A">
              <w:rPr>
                <w:rStyle w:val="Hipervnculo"/>
                <w:b/>
                <w:noProof/>
              </w:rPr>
              <w:t>de usuarios</w:t>
            </w:r>
            <w:r>
              <w:rPr>
                <w:noProof/>
                <w:webHidden/>
              </w:rPr>
              <w:tab/>
            </w:r>
            <w:r>
              <w:rPr>
                <w:noProof/>
                <w:webHidden/>
              </w:rPr>
              <w:fldChar w:fldCharType="begin"/>
            </w:r>
            <w:r>
              <w:rPr>
                <w:noProof/>
                <w:webHidden/>
              </w:rPr>
              <w:instrText xml:space="preserve"> PAGEREF _Toc109136583 \h </w:instrText>
            </w:r>
            <w:r>
              <w:rPr>
                <w:noProof/>
                <w:webHidden/>
              </w:rPr>
            </w:r>
            <w:r>
              <w:rPr>
                <w:noProof/>
                <w:webHidden/>
              </w:rPr>
              <w:fldChar w:fldCharType="separate"/>
            </w:r>
            <w:r>
              <w:rPr>
                <w:noProof/>
                <w:webHidden/>
              </w:rPr>
              <w:t>19</w:t>
            </w:r>
            <w:r>
              <w:rPr>
                <w:noProof/>
                <w:webHidden/>
              </w:rPr>
              <w:fldChar w:fldCharType="end"/>
            </w:r>
          </w:hyperlink>
        </w:p>
        <w:p w14:paraId="3CA427E6" w14:textId="72F0813F"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84" w:history="1">
            <w:r w:rsidRPr="00D84F4A">
              <w:rPr>
                <w:rStyle w:val="Hipervnculo"/>
                <w:b/>
                <w:noProof/>
              </w:rPr>
              <w:t>2.3.2. Requisitos Funcionales</w:t>
            </w:r>
            <w:r>
              <w:rPr>
                <w:noProof/>
                <w:webHidden/>
              </w:rPr>
              <w:tab/>
            </w:r>
            <w:r>
              <w:rPr>
                <w:noProof/>
                <w:webHidden/>
              </w:rPr>
              <w:fldChar w:fldCharType="begin"/>
            </w:r>
            <w:r>
              <w:rPr>
                <w:noProof/>
                <w:webHidden/>
              </w:rPr>
              <w:instrText xml:space="preserve"> PAGEREF _Toc109136584 \h </w:instrText>
            </w:r>
            <w:r>
              <w:rPr>
                <w:noProof/>
                <w:webHidden/>
              </w:rPr>
            </w:r>
            <w:r>
              <w:rPr>
                <w:noProof/>
                <w:webHidden/>
              </w:rPr>
              <w:fldChar w:fldCharType="separate"/>
            </w:r>
            <w:r>
              <w:rPr>
                <w:noProof/>
                <w:webHidden/>
              </w:rPr>
              <w:t>19</w:t>
            </w:r>
            <w:r>
              <w:rPr>
                <w:noProof/>
                <w:webHidden/>
              </w:rPr>
              <w:fldChar w:fldCharType="end"/>
            </w:r>
          </w:hyperlink>
        </w:p>
        <w:p w14:paraId="009B6A57" w14:textId="211BF4B3"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85" w:history="1">
            <w:r w:rsidRPr="00D84F4A">
              <w:rPr>
                <w:rStyle w:val="Hipervnculo"/>
                <w:b/>
                <w:noProof/>
              </w:rPr>
              <w:t>2.3.3. Requisitos no Funcionales</w:t>
            </w:r>
            <w:r>
              <w:rPr>
                <w:noProof/>
                <w:webHidden/>
              </w:rPr>
              <w:tab/>
            </w:r>
            <w:r>
              <w:rPr>
                <w:noProof/>
                <w:webHidden/>
              </w:rPr>
              <w:fldChar w:fldCharType="begin"/>
            </w:r>
            <w:r>
              <w:rPr>
                <w:noProof/>
                <w:webHidden/>
              </w:rPr>
              <w:instrText xml:space="preserve"> PAGEREF _Toc109136585 \h </w:instrText>
            </w:r>
            <w:r>
              <w:rPr>
                <w:noProof/>
                <w:webHidden/>
              </w:rPr>
            </w:r>
            <w:r>
              <w:rPr>
                <w:noProof/>
                <w:webHidden/>
              </w:rPr>
              <w:fldChar w:fldCharType="separate"/>
            </w:r>
            <w:r>
              <w:rPr>
                <w:noProof/>
                <w:webHidden/>
              </w:rPr>
              <w:t>20</w:t>
            </w:r>
            <w:r>
              <w:rPr>
                <w:noProof/>
                <w:webHidden/>
              </w:rPr>
              <w:fldChar w:fldCharType="end"/>
            </w:r>
          </w:hyperlink>
        </w:p>
        <w:p w14:paraId="654B3F87" w14:textId="166EA3F8"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86" w:history="1">
            <w:r w:rsidRPr="00D84F4A">
              <w:rPr>
                <w:rStyle w:val="Hipervnculo"/>
                <w:b/>
                <w:noProof/>
              </w:rPr>
              <w:t>2.3.4. Diseño de Base de Batos</w:t>
            </w:r>
            <w:r>
              <w:rPr>
                <w:noProof/>
                <w:webHidden/>
              </w:rPr>
              <w:tab/>
            </w:r>
            <w:r>
              <w:rPr>
                <w:noProof/>
                <w:webHidden/>
              </w:rPr>
              <w:fldChar w:fldCharType="begin"/>
            </w:r>
            <w:r>
              <w:rPr>
                <w:noProof/>
                <w:webHidden/>
              </w:rPr>
              <w:instrText xml:space="preserve"> PAGEREF _Toc109136586 \h </w:instrText>
            </w:r>
            <w:r>
              <w:rPr>
                <w:noProof/>
                <w:webHidden/>
              </w:rPr>
            </w:r>
            <w:r>
              <w:rPr>
                <w:noProof/>
                <w:webHidden/>
              </w:rPr>
              <w:fldChar w:fldCharType="separate"/>
            </w:r>
            <w:r>
              <w:rPr>
                <w:noProof/>
                <w:webHidden/>
              </w:rPr>
              <w:t>25</w:t>
            </w:r>
            <w:r>
              <w:rPr>
                <w:noProof/>
                <w:webHidden/>
              </w:rPr>
              <w:fldChar w:fldCharType="end"/>
            </w:r>
          </w:hyperlink>
        </w:p>
        <w:p w14:paraId="12D11987" w14:textId="65841177"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87" w:history="1">
            <w:r w:rsidRPr="00D84F4A">
              <w:rPr>
                <w:rStyle w:val="Hipervnculo"/>
                <w:b/>
                <w:bCs/>
                <w:noProof/>
              </w:rPr>
              <w:t>Conclusiones del capítulo</w:t>
            </w:r>
            <w:r>
              <w:rPr>
                <w:noProof/>
                <w:webHidden/>
              </w:rPr>
              <w:tab/>
            </w:r>
            <w:r>
              <w:rPr>
                <w:noProof/>
                <w:webHidden/>
              </w:rPr>
              <w:fldChar w:fldCharType="begin"/>
            </w:r>
            <w:r>
              <w:rPr>
                <w:noProof/>
                <w:webHidden/>
              </w:rPr>
              <w:instrText xml:space="preserve"> PAGEREF _Toc109136587 \h </w:instrText>
            </w:r>
            <w:r>
              <w:rPr>
                <w:noProof/>
                <w:webHidden/>
              </w:rPr>
            </w:r>
            <w:r>
              <w:rPr>
                <w:noProof/>
                <w:webHidden/>
              </w:rPr>
              <w:fldChar w:fldCharType="separate"/>
            </w:r>
            <w:r>
              <w:rPr>
                <w:noProof/>
                <w:webHidden/>
              </w:rPr>
              <w:t>26</w:t>
            </w:r>
            <w:r>
              <w:rPr>
                <w:noProof/>
                <w:webHidden/>
              </w:rPr>
              <w:fldChar w:fldCharType="end"/>
            </w:r>
          </w:hyperlink>
        </w:p>
        <w:p w14:paraId="2593F2BA" w14:textId="7ACD1C2B" w:rsidR="00D94134" w:rsidRPr="004202C8" w:rsidRDefault="00D94134" w:rsidP="007C4BFF">
          <w:pPr>
            <w:pStyle w:val="TDC2"/>
            <w:tabs>
              <w:tab w:val="right" w:leader="dot" w:pos="8504"/>
            </w:tabs>
            <w:spacing w:line="276" w:lineRule="auto"/>
          </w:pPr>
          <w:r w:rsidRPr="004202C8">
            <w:rPr>
              <w:rStyle w:val="Enlacedelndice"/>
            </w:rPr>
            <w:fldChar w:fldCharType="end"/>
          </w:r>
        </w:p>
      </w:sdtContent>
    </w:sdt>
    <w:p w14:paraId="606A37B1" w14:textId="5901A364" w:rsidR="00D94134" w:rsidRPr="00F74CE2" w:rsidRDefault="00D94134" w:rsidP="007C4BFF">
      <w:pPr>
        <w:pStyle w:val="Encabezadodelista"/>
        <w:spacing w:line="276" w:lineRule="auto"/>
        <w:rPr>
          <w:rFonts w:ascii="Arial" w:eastAsiaTheme="minorHAnsi" w:hAnsi="Arial" w:cs="Arial"/>
          <w:b w:val="0"/>
          <w:bCs w:val="0"/>
          <w:sz w:val="24"/>
          <w:szCs w:val="24"/>
        </w:rPr>
      </w:pPr>
      <w:r w:rsidRPr="00F74CE2">
        <w:rPr>
          <w:rFonts w:ascii="Arial" w:eastAsiaTheme="minorHAnsi" w:hAnsi="Arial" w:cs="Arial"/>
          <w:b w:val="0"/>
          <w:bCs w:val="0"/>
          <w:sz w:val="24"/>
          <w:szCs w:val="24"/>
        </w:rPr>
        <w:t xml:space="preserve"> </w:t>
      </w:r>
    </w:p>
    <w:p w14:paraId="65E75EBC" w14:textId="77777777" w:rsidR="00D94134" w:rsidRPr="00F74CE2" w:rsidRDefault="00D94134" w:rsidP="007C4BFF">
      <w:pPr>
        <w:pStyle w:val="Encabezadodelista"/>
        <w:spacing w:line="276" w:lineRule="auto"/>
        <w:rPr>
          <w:rFonts w:ascii="Arial" w:eastAsiaTheme="minorHAnsi" w:hAnsi="Arial" w:cs="Arial"/>
          <w:b w:val="0"/>
          <w:bCs w:val="0"/>
          <w:sz w:val="24"/>
          <w:szCs w:val="24"/>
        </w:rPr>
      </w:pPr>
    </w:p>
    <w:p w14:paraId="32D57A20" w14:textId="77777777" w:rsidR="00D178E9" w:rsidRPr="00F74CE2" w:rsidRDefault="00D178E9" w:rsidP="007C4BFF">
      <w:pPr>
        <w:spacing w:after="0" w:line="276" w:lineRule="auto"/>
        <w:rPr>
          <w:rFonts w:eastAsiaTheme="majorEastAsia"/>
          <w:b/>
          <w:color w:val="000000" w:themeColor="text1"/>
        </w:rPr>
      </w:pPr>
      <w:bookmarkStart w:id="0" w:name="_Toc55321859"/>
      <w:bookmarkStart w:id="1" w:name="_Toc59178735"/>
      <w:r w:rsidRPr="00F74CE2">
        <w:rPr>
          <w:b/>
          <w:color w:val="000000" w:themeColor="text1"/>
        </w:rPr>
        <w:br w:type="page"/>
      </w:r>
    </w:p>
    <w:p w14:paraId="01FCAEE6" w14:textId="2AD7C60C" w:rsidR="000F752F" w:rsidRDefault="007D32E0" w:rsidP="007C4BFF">
      <w:pPr>
        <w:pStyle w:val="Ttulo1"/>
        <w:jc w:val="center"/>
        <w:rPr>
          <w:rFonts w:ascii="Arial" w:hAnsi="Arial" w:cs="Arial"/>
          <w:b/>
          <w:color w:val="000000" w:themeColor="text1"/>
          <w:sz w:val="24"/>
          <w:szCs w:val="24"/>
        </w:rPr>
      </w:pPr>
      <w:bookmarkStart w:id="2" w:name="_Toc109136560"/>
      <w:r w:rsidRPr="004202C8">
        <w:rPr>
          <w:rFonts w:ascii="Arial" w:hAnsi="Arial" w:cs="Arial"/>
          <w:b/>
          <w:color w:val="000000" w:themeColor="text1"/>
          <w:sz w:val="24"/>
          <w:szCs w:val="24"/>
        </w:rPr>
        <w:lastRenderedPageBreak/>
        <w:t>I</w:t>
      </w:r>
      <w:bookmarkEnd w:id="0"/>
      <w:r w:rsidRPr="004202C8">
        <w:rPr>
          <w:rFonts w:ascii="Arial" w:hAnsi="Arial" w:cs="Arial"/>
          <w:b/>
          <w:color w:val="000000" w:themeColor="text1"/>
          <w:sz w:val="24"/>
          <w:szCs w:val="24"/>
        </w:rPr>
        <w:t>ntroducción</w:t>
      </w:r>
      <w:bookmarkEnd w:id="1"/>
      <w:bookmarkEnd w:id="2"/>
    </w:p>
    <w:p w14:paraId="3186A5DB" w14:textId="6AF253D5" w:rsidR="007A4C6F" w:rsidRPr="007A4C6F" w:rsidRDefault="007A4C6F" w:rsidP="007A4C6F">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7A4C6F">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7A4C6F">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6A3DCE">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1D1C1F15" w:rsidR="001D003E" w:rsidRPr="004202C8" w:rsidRDefault="0068736F" w:rsidP="007C4BFF">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específica y eficaz, servicio de venta, asistencia y acompañamiento puntual, así como ser una valiosa fuente de </w:t>
      </w:r>
      <w:r w:rsidR="007D32E0" w:rsidRPr="004202C8">
        <w:rPr>
          <w:color w:val="000000"/>
        </w:rPr>
        <w:lastRenderedPageBreak/>
        <w:t>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7C4BFF">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0D3D82">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0D3D82">
      <w:pPr>
        <w:spacing w:after="0" w:line="276" w:lineRule="auto"/>
        <w:jc w:val="both"/>
        <w:rPr>
          <w:b/>
        </w:rPr>
      </w:pPr>
      <w:r w:rsidRPr="00345BFE">
        <w:rPr>
          <w:b/>
        </w:rPr>
        <w:t>Problema de la investigación:</w:t>
      </w:r>
    </w:p>
    <w:p w14:paraId="4B433B1E" w14:textId="7B34FE76" w:rsidR="00895E26" w:rsidRPr="00895E26" w:rsidRDefault="00895E26" w:rsidP="00516A80">
      <w:pPr>
        <w:spacing w:after="0" w:line="276" w:lineRule="auto"/>
        <w:jc w:val="both"/>
        <w:rPr>
          <w:b/>
          <w:bCs/>
          <w:u w:val="single"/>
        </w:rPr>
      </w:pPr>
    </w:p>
    <w:p w14:paraId="0DC6189E" w14:textId="056B22A1" w:rsidR="00F36F8B" w:rsidRPr="00F36F8B" w:rsidRDefault="00F36F8B" w:rsidP="00F36F8B">
      <w:pPr>
        <w:spacing w:after="0" w:line="276" w:lineRule="auto"/>
        <w:jc w:val="both"/>
      </w:pPr>
      <w:r w:rsidRPr="00F36F8B">
        <w:rPr>
          <w:lang w:val="es-MX"/>
        </w:rPr>
        <w:t xml:space="preserve">Las personas necesitan satisfacer dudas sobre cualquier tema constantemente. </w:t>
      </w:r>
      <w:r w:rsidRPr="00F36F8B">
        <w:t xml:space="preserve">En esos momentos críticos, los canales tradicionales no pueden satisfacer la demanda pico y la búsqueda de información; lo que lleva a las entidades a realizar altos costos para mantener una eficiente atención al cliente. </w:t>
      </w:r>
      <w:r w:rsidRPr="007F266C">
        <w:rPr>
          <w:b/>
          <w:bCs/>
          <w:lang w:val="es-MX"/>
        </w:rPr>
        <w:t xml:space="preserve">Los </w:t>
      </w:r>
      <w:proofErr w:type="spellStart"/>
      <w:r w:rsidRPr="007F266C">
        <w:rPr>
          <w:b/>
          <w:bCs/>
          <w:lang w:val="es-MX"/>
        </w:rPr>
        <w:t>chatbots</w:t>
      </w:r>
      <w:proofErr w:type="spellEnd"/>
      <w:r w:rsidRPr="007F266C">
        <w:rPr>
          <w:b/>
          <w:bCs/>
          <w:lang w:val="es-MX"/>
        </w:rPr>
        <w:t xml:space="preserve"> pueden resolver dichas necesidades,</w:t>
      </w:r>
      <w:r w:rsidRPr="00F36F8B">
        <w:rPr>
          <w:lang w:val="es-MX"/>
        </w:rPr>
        <w:t xml:space="preserve"> </w:t>
      </w:r>
      <w:r w:rsidRPr="005F3112">
        <w:rPr>
          <w:b/>
          <w:bCs/>
          <w:lang w:val="es-MX"/>
        </w:rPr>
        <w:t xml:space="preserve">sin embargo, actualmente </w:t>
      </w:r>
      <w:r w:rsidRPr="005F3112">
        <w:rPr>
          <w:b/>
          <w:bCs/>
        </w:rPr>
        <w:t>el conocimiento que poseen es insuficiente para que puedan dar soluciones</w:t>
      </w:r>
      <w:r w:rsidRPr="005F3112">
        <w:rPr>
          <w:b/>
          <w:bCs/>
          <w:lang w:val="es-MX"/>
        </w:rPr>
        <w:t>.</w:t>
      </w:r>
    </w:p>
    <w:p w14:paraId="7108EAC1" w14:textId="77777777" w:rsidR="00516A80" w:rsidRPr="00345BFE" w:rsidRDefault="00516A80" w:rsidP="00516A80">
      <w:pPr>
        <w:spacing w:after="0" w:line="276" w:lineRule="auto"/>
        <w:jc w:val="both"/>
      </w:pPr>
    </w:p>
    <w:p w14:paraId="2FC3DBBF" w14:textId="06548DFF" w:rsidR="001814FE" w:rsidRPr="001D003E" w:rsidRDefault="00D62942" w:rsidP="00602728">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602728">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14142B7E" w:rsidR="00C91D12" w:rsidRPr="001D003E" w:rsidRDefault="00C91D12" w:rsidP="001D003E">
      <w:pPr>
        <w:spacing w:line="276" w:lineRule="auto"/>
        <w:rPr>
          <w:color w:val="000000"/>
        </w:rPr>
      </w:pPr>
      <w:r w:rsidRPr="00345BFE">
        <w:rPr>
          <w:b/>
        </w:rPr>
        <w:t>Objetivo General</w:t>
      </w:r>
      <w:r w:rsidRPr="00D62942">
        <w:rPr>
          <w:b/>
        </w:rPr>
        <w:t>:</w:t>
      </w:r>
      <w:r w:rsidRPr="00345BFE">
        <w:rPr>
          <w:b/>
        </w:rPr>
        <w:t xml:space="preserve"> </w:t>
      </w:r>
      <w:r w:rsidR="001D003E" w:rsidRPr="001D003E">
        <w:rPr>
          <w:rFonts w:eastAsia="Times New Roman"/>
          <w:color w:val="000000"/>
        </w:rPr>
        <w:t>Desarrollar una aplicación informática que permita la creación de conocimiento de manera automática para un asistente virtual, de forma tal que estos puedan responder cualquier duda o inquietud de los usuarios en las plataformas web o móvil que estén usando el servicio brindado por los asistentes virtuales.</w:t>
      </w:r>
    </w:p>
    <w:p w14:paraId="2A068AB6" w14:textId="77777777" w:rsidR="00150E3E" w:rsidRPr="00345BFE" w:rsidRDefault="00150E3E" w:rsidP="00150E3E">
      <w:pPr>
        <w:spacing w:line="276" w:lineRule="auto"/>
        <w:jc w:val="both"/>
        <w:rPr>
          <w:b/>
        </w:rPr>
      </w:pPr>
      <w:r w:rsidRPr="00345BFE">
        <w:rPr>
          <w:b/>
        </w:rPr>
        <w:t>Objetivo Específicos</w:t>
      </w:r>
    </w:p>
    <w:p w14:paraId="58043092" w14:textId="77777777" w:rsidR="00150E3E" w:rsidRDefault="00150E3E" w:rsidP="00150E3E">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150E3E">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150E3E">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150E3E">
      <w:pPr>
        <w:pStyle w:val="Prrafodelista"/>
        <w:numPr>
          <w:ilvl w:val="0"/>
          <w:numId w:val="1"/>
        </w:numPr>
        <w:suppressAutoHyphens w:val="0"/>
        <w:jc w:val="both"/>
      </w:pPr>
      <w:r>
        <w:t>Probar el prototipo de herramienta diseñado en varias esferas del conocimiento humano.</w:t>
      </w:r>
    </w:p>
    <w:p w14:paraId="06C42283" w14:textId="655BB668" w:rsidR="00150E3E" w:rsidRPr="00150E3E" w:rsidRDefault="00150E3E" w:rsidP="000D3D82">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2B506E49" w14:textId="1F817B33" w:rsidR="00152853" w:rsidRDefault="00152853">
      <w:pPr>
        <w:spacing w:after="0" w:line="240" w:lineRule="auto"/>
        <w:rPr>
          <w:b/>
        </w:rPr>
      </w:pPr>
    </w:p>
    <w:p w14:paraId="01C25873" w14:textId="3B89AA20" w:rsidR="00FD2056" w:rsidRPr="00345BFE" w:rsidRDefault="00FD2056" w:rsidP="000D3D82">
      <w:pPr>
        <w:spacing w:line="276" w:lineRule="auto"/>
        <w:jc w:val="both"/>
        <w:rPr>
          <w:b/>
        </w:rPr>
      </w:pPr>
      <w:r w:rsidRPr="00345BFE">
        <w:rPr>
          <w:b/>
        </w:rPr>
        <w:t>Hipótesis:</w:t>
      </w:r>
    </w:p>
    <w:p w14:paraId="67180FC7" w14:textId="6399876C" w:rsidR="00184EEF" w:rsidRPr="00440BCC" w:rsidRDefault="00440BCC" w:rsidP="00440BCC">
      <w:pPr>
        <w:spacing w:line="276" w:lineRule="auto"/>
        <w:jc w:val="both"/>
        <w:rPr>
          <w:bCs/>
        </w:rPr>
      </w:pPr>
      <w:r w:rsidRPr="002C4CAA">
        <w:rPr>
          <w:bCs/>
        </w:rPr>
        <w:t>Si se desarrolla una aplicación informática para la construcción de conocimiento para un asistente virtual de forma automática, que permita a los asistentes virtuales responder o evacuar cualquier duda de los usuarios desde las plataformas web o móvil donde se use el servicio de chat</w:t>
      </w:r>
      <w:r w:rsidR="00E50FBE">
        <w:rPr>
          <w:bCs/>
        </w:rPr>
        <w:t>, estas</w:t>
      </w:r>
      <w:r w:rsidR="000B733D">
        <w:rPr>
          <w:bCs/>
        </w:rPr>
        <w:t xml:space="preserve"> plataformas</w:t>
      </w:r>
      <w:r w:rsidR="00E50FBE">
        <w:rPr>
          <w:bCs/>
        </w:rPr>
        <w:t xml:space="preserve"> se </w:t>
      </w:r>
      <w:r w:rsidRPr="002C4CAA">
        <w:rPr>
          <w:bCs/>
        </w:rPr>
        <w:t>favorec</w:t>
      </w:r>
      <w:r w:rsidR="00E50FBE">
        <w:rPr>
          <w:bCs/>
        </w:rPr>
        <w:t>erán</w:t>
      </w:r>
      <w:r w:rsidR="003217F8">
        <w:rPr>
          <w:bCs/>
        </w:rPr>
        <w:t xml:space="preserve"> </w:t>
      </w:r>
      <w:r w:rsidR="00CB18D9">
        <w:rPr>
          <w:bCs/>
        </w:rPr>
        <w:t xml:space="preserve">al </w:t>
      </w:r>
      <w:r w:rsidRPr="002C4CAA">
        <w:rPr>
          <w:bCs/>
        </w:rPr>
        <w:t>gana</w:t>
      </w:r>
      <w:r w:rsidR="00E50FBE">
        <w:rPr>
          <w:bCs/>
        </w:rPr>
        <w:t>r</w:t>
      </w:r>
      <w:r w:rsidRPr="002C4CAA">
        <w:rPr>
          <w:bCs/>
        </w:rPr>
        <w:t xml:space="preserve"> en eficiencia y calidad </w:t>
      </w:r>
      <w:r w:rsidR="00E50FBE">
        <w:rPr>
          <w:bCs/>
        </w:rPr>
        <w:t>en el servicio</w:t>
      </w:r>
      <w:r w:rsidRPr="002C4CAA">
        <w:rPr>
          <w:bCs/>
        </w:rPr>
        <w:t>.</w:t>
      </w:r>
      <w:r w:rsidRPr="002931A6">
        <w:rPr>
          <w:bCs/>
        </w:rPr>
        <w:t xml:space="preserve"> </w:t>
      </w:r>
    </w:p>
    <w:p w14:paraId="5FC10FA4" w14:textId="4905761E" w:rsidR="00890F67" w:rsidRPr="00890F67" w:rsidRDefault="00890F67" w:rsidP="007C4BFF">
      <w:pPr>
        <w:pStyle w:val="Ttulo1"/>
        <w:ind w:left="2127" w:hanging="2127"/>
        <w:jc w:val="both"/>
        <w:rPr>
          <w:rFonts w:ascii="Arial" w:hAnsi="Arial" w:cs="Arial"/>
          <w:b/>
          <w:color w:val="000000" w:themeColor="text1"/>
          <w:sz w:val="24"/>
          <w:szCs w:val="24"/>
          <w:lang w:val="es-ES"/>
        </w:rPr>
      </w:pPr>
      <w:bookmarkStart w:id="3" w:name="_Toc10583139"/>
      <w:bookmarkStart w:id="4" w:name="_Toc109136561"/>
      <w:r w:rsidRPr="00890F67">
        <w:rPr>
          <w:rFonts w:ascii="Arial" w:hAnsi="Arial" w:cs="Arial"/>
          <w:b/>
          <w:color w:val="000000" w:themeColor="text1"/>
          <w:sz w:val="24"/>
          <w:szCs w:val="24"/>
          <w:lang w:val="es-ES"/>
        </w:rPr>
        <w:t xml:space="preserve">Capítulo 1. </w:t>
      </w:r>
      <w:bookmarkEnd w:id="3"/>
      <w:r w:rsidR="00A31824">
        <w:rPr>
          <w:rFonts w:ascii="Arial" w:hAnsi="Arial" w:cs="Arial"/>
          <w:b/>
          <w:color w:val="000000" w:themeColor="text1"/>
          <w:sz w:val="24"/>
          <w:szCs w:val="24"/>
          <w:lang w:val="es-ES"/>
        </w:rPr>
        <w:t>Marco Referencial</w:t>
      </w:r>
      <w:bookmarkEnd w:id="4"/>
    </w:p>
    <w:p w14:paraId="0C81FD58" w14:textId="77777777" w:rsidR="00890F67" w:rsidRPr="00890F67" w:rsidRDefault="00890F67" w:rsidP="007C4BFF">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0361935E" w:rsidR="002A0640" w:rsidRPr="000771D9" w:rsidRDefault="000771D9" w:rsidP="007C4BFF">
      <w:pPr>
        <w:pStyle w:val="Ttulo2"/>
        <w:rPr>
          <w:rFonts w:ascii="Arial" w:hAnsi="Arial" w:cs="Arial"/>
          <w:b/>
          <w:color w:val="auto"/>
          <w:sz w:val="24"/>
          <w:szCs w:val="24"/>
        </w:rPr>
      </w:pPr>
      <w:bookmarkStart w:id="6" w:name="_Toc109136562"/>
      <w:r>
        <w:rPr>
          <w:rFonts w:ascii="Arial" w:hAnsi="Arial" w:cs="Arial"/>
          <w:b/>
          <w:color w:val="auto"/>
          <w:sz w:val="24"/>
          <w:szCs w:val="24"/>
        </w:rPr>
        <w:t xml:space="preserve">1.1 </w:t>
      </w:r>
      <w:r w:rsidR="00E27DBB">
        <w:rPr>
          <w:rFonts w:ascii="Arial" w:hAnsi="Arial" w:cs="Arial"/>
          <w:b/>
          <w:color w:val="auto"/>
          <w:sz w:val="24"/>
          <w:szCs w:val="24"/>
        </w:rPr>
        <w:t>Los marcos</w:t>
      </w:r>
      <w:r w:rsidR="0020139E">
        <w:rPr>
          <w:rFonts w:ascii="Arial" w:hAnsi="Arial" w:cs="Arial"/>
          <w:b/>
          <w:color w:val="auto"/>
          <w:sz w:val="24"/>
          <w:szCs w:val="24"/>
        </w:rPr>
        <w:t xml:space="preserve"> o 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p>
    <w:p w14:paraId="53F1C94D" w14:textId="5D68F33D" w:rsidR="0020139E" w:rsidRPr="009303AB" w:rsidRDefault="0020139E" w:rsidP="0020139E">
      <w:pPr>
        <w:pStyle w:val="NormalWeb"/>
        <w:shd w:val="clear" w:color="auto" w:fill="FFFFFF"/>
        <w:spacing w:beforeAutospacing="0" w:after="300" w:afterAutospacing="0" w:line="360" w:lineRule="atLeast"/>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E75C29">
      <w:pPr>
        <w:pStyle w:val="Ttulo2"/>
        <w:rPr>
          <w:rFonts w:ascii="Arial" w:hAnsi="Arial" w:cs="Arial"/>
          <w:b/>
          <w:color w:val="auto"/>
          <w:sz w:val="24"/>
          <w:szCs w:val="24"/>
        </w:rPr>
      </w:pPr>
      <w:bookmarkStart w:id="7" w:name="_Toc109136563"/>
      <w:r w:rsidRPr="00E75C29">
        <w:rPr>
          <w:rFonts w:ascii="Arial" w:hAnsi="Arial" w:cs="Arial"/>
          <w:b/>
          <w:color w:val="auto"/>
          <w:sz w:val="24"/>
          <w:szCs w:val="24"/>
          <w:lang w:val="es-ES"/>
        </w:rPr>
        <w:lastRenderedPageBreak/>
        <w:t>1.2</w:t>
      </w:r>
      <w:r w:rsidRPr="00E75C29">
        <w:rPr>
          <w:rFonts w:ascii="Arial" w:hAnsi="Arial" w:cs="Arial"/>
          <w:b/>
          <w:color w:val="auto"/>
          <w:sz w:val="24"/>
          <w:szCs w:val="24"/>
        </w:rPr>
        <w:t xml:space="preserve"> Breve historia de los agentes conversacionales</w:t>
      </w:r>
      <w:bookmarkEnd w:id="7"/>
    </w:p>
    <w:p w14:paraId="05E3BCAD" w14:textId="77777777" w:rsidR="00E75C29" w:rsidRDefault="00E75C29" w:rsidP="00E75C29">
      <w:pPr>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E75C29">
      <w:pPr>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E75C29">
      <w:pPr>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E75C29">
      <w:pPr>
        <w:pStyle w:val="NormalWeb"/>
        <w:shd w:val="clear" w:color="auto" w:fill="FFFFFF"/>
        <w:spacing w:beforeAutospacing="0" w:after="300" w:afterAutospacing="0" w:line="360" w:lineRule="atLeast"/>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4B67E6">
      <w:pPr>
        <w:pStyle w:val="NormalWeb"/>
        <w:shd w:val="clear" w:color="auto" w:fill="FFFFFF"/>
        <w:spacing w:beforeAutospacing="0" w:after="300" w:afterAutospacing="0" w:line="360" w:lineRule="atLeast"/>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4B67E6">
      <w:pPr>
        <w:pStyle w:val="NormalWeb"/>
        <w:shd w:val="clear" w:color="auto" w:fill="FFFFFF"/>
        <w:spacing w:beforeAutospacing="0" w:after="300" w:afterAutospacing="0" w:line="360" w:lineRule="atLeast"/>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4B67E6">
      <w:pPr>
        <w:pStyle w:val="NormalWeb"/>
        <w:shd w:val="clear" w:color="auto" w:fill="FFFFFF"/>
        <w:spacing w:beforeAutospacing="0" w:after="300" w:afterAutospacing="0" w:line="360" w:lineRule="atLeast"/>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2A35AA">
      <w:pPr>
        <w:pStyle w:val="NormalWeb"/>
        <w:shd w:val="clear" w:color="auto" w:fill="FFFFFF"/>
        <w:spacing w:beforeAutospacing="0" w:after="300" w:afterAutospacing="0" w:line="360" w:lineRule="atLeast"/>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w:t>
      </w:r>
      <w:r w:rsidRPr="004B67E6">
        <w:rPr>
          <w:rFonts w:ascii="Arial" w:hAnsi="Arial" w:cs="Arial"/>
        </w:rPr>
        <w:lastRenderedPageBreak/>
        <w:t>haciéndoles creer que estaban hablando con un humano. Para lograrlo, simplemente añadía palabras 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2A35AA">
      <w:pPr>
        <w:pStyle w:val="NormalWeb"/>
        <w:shd w:val="clear" w:color="auto" w:fill="FFFFFF"/>
        <w:spacing w:beforeAutospacing="0" w:after="300" w:afterAutospacing="0" w:line="360" w:lineRule="atLeast"/>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2A35AA">
      <w:pPr>
        <w:pStyle w:val="NormalWeb"/>
        <w:shd w:val="clear" w:color="auto" w:fill="FFFFFF"/>
        <w:spacing w:beforeAutospacing="0" w:after="300" w:afterAutospacing="0" w:line="360" w:lineRule="atLeast"/>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D5181F">
      <w:pPr>
        <w:pStyle w:val="NormalWeb"/>
        <w:shd w:val="clear" w:color="auto" w:fill="FFFFFF"/>
        <w:spacing w:beforeAutospacing="0" w:after="300" w:afterAutospacing="0" w:line="360" w:lineRule="atLeast"/>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7C4BFF">
      <w:pPr>
        <w:pStyle w:val="Prrafodelista"/>
        <w:spacing w:after="0"/>
        <w:ind w:left="405"/>
        <w:jc w:val="both"/>
        <w:rPr>
          <w:lang w:val="es-ES"/>
        </w:rPr>
      </w:pPr>
    </w:p>
    <w:p w14:paraId="79FB5075" w14:textId="6711F017" w:rsidR="00CE4771" w:rsidRDefault="000771D9" w:rsidP="007C4BFF">
      <w:pPr>
        <w:pStyle w:val="Ttulo2"/>
        <w:rPr>
          <w:rStyle w:val="Ttulo2Car"/>
          <w:rFonts w:ascii="Arial" w:hAnsi="Arial" w:cs="Arial"/>
          <w:b/>
          <w:color w:val="auto"/>
          <w:sz w:val="24"/>
          <w:szCs w:val="24"/>
        </w:rPr>
      </w:pPr>
      <w:bookmarkStart w:id="8" w:name="_Toc109136564"/>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8"/>
    </w:p>
    <w:p w14:paraId="126319D9" w14:textId="77777777" w:rsidR="00A75DBE" w:rsidRPr="00A75DBE" w:rsidRDefault="00A75DBE" w:rsidP="007C4BFF">
      <w:pPr>
        <w:spacing w:line="276" w:lineRule="auto"/>
        <w:rPr>
          <w:lang w:val="es-US"/>
        </w:rPr>
      </w:pPr>
    </w:p>
    <w:p w14:paraId="7BE18253" w14:textId="00CB354D" w:rsidR="00CE4771" w:rsidRDefault="00CE4771" w:rsidP="007C4BFF">
      <w:pPr>
        <w:pStyle w:val="Ttulo3"/>
        <w:spacing w:line="276" w:lineRule="auto"/>
        <w:rPr>
          <w:rStyle w:val="Textoennegrita"/>
          <w:rFonts w:ascii="Arial" w:hAnsi="Arial" w:cs="Arial"/>
          <w:bCs w:val="0"/>
          <w:color w:val="auto"/>
        </w:rPr>
      </w:pPr>
      <w:bookmarkStart w:id="9" w:name="_Toc109136565"/>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9"/>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1A4ECE"/>
    <w:p w14:paraId="794BF371" w14:textId="755CBDB7" w:rsidR="00CE4771" w:rsidRPr="00270616" w:rsidRDefault="0087039F" w:rsidP="007C4BFF">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lastRenderedPageBreak/>
        <w:drawing>
          <wp:anchor distT="0" distB="0" distL="114300" distR="114300" simplePos="0" relativeHeight="251658240"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7C4BFF">
      <w:pPr>
        <w:spacing w:line="276" w:lineRule="auto"/>
        <w:jc w:val="both"/>
        <w:rPr>
          <w:color w:val="000000" w:themeColor="text1"/>
          <w:shd w:val="clear" w:color="auto" w:fill="FFFFFF"/>
        </w:rPr>
      </w:pPr>
    </w:p>
    <w:p w14:paraId="71C71E59" w14:textId="3D2341E5" w:rsidR="00CE4771" w:rsidRPr="009C680F" w:rsidRDefault="00CE4771" w:rsidP="007C4BFF">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7C4BFF">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7C4BFF">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7C4BFF">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7C4BFF">
      <w:pPr>
        <w:spacing w:line="276" w:lineRule="auto"/>
        <w:jc w:val="both"/>
        <w:rPr>
          <w:b/>
          <w:i/>
          <w:color w:val="000000" w:themeColor="text1"/>
          <w:shd w:val="clear" w:color="auto" w:fill="FFFFFF"/>
        </w:rPr>
      </w:pPr>
      <w:r w:rsidRPr="009C680F">
        <w:rPr>
          <w:b/>
          <w:i/>
          <w:color w:val="000000" w:themeColor="text1"/>
          <w:shd w:val="clear" w:color="auto" w:fill="FFFFFF"/>
        </w:rPr>
        <w:t xml:space="preserve">Ventajas </w:t>
      </w:r>
    </w:p>
    <w:p w14:paraId="46C7DF97" w14:textId="59805A8E" w:rsidR="00CE4771" w:rsidRPr="009C680F" w:rsidRDefault="00CE4771" w:rsidP="00391C9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391C9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391C9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391C9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7C4BFF">
      <w:pPr>
        <w:spacing w:line="276" w:lineRule="auto"/>
        <w:jc w:val="both"/>
        <w:rPr>
          <w:b/>
          <w:i/>
          <w:color w:val="000000" w:themeColor="text1"/>
        </w:rPr>
      </w:pPr>
    </w:p>
    <w:p w14:paraId="37AE7FBF" w14:textId="08D74739" w:rsidR="00CE4771" w:rsidRPr="009C680F" w:rsidRDefault="00742011" w:rsidP="007C4BFF">
      <w:pPr>
        <w:spacing w:line="276" w:lineRule="auto"/>
        <w:jc w:val="both"/>
        <w:rPr>
          <w:b/>
          <w:i/>
          <w:color w:val="000000" w:themeColor="text1"/>
        </w:rPr>
      </w:pPr>
      <w:r>
        <w:rPr>
          <w:b/>
          <w:i/>
          <w:color w:val="000000" w:themeColor="text1"/>
        </w:rPr>
        <w:lastRenderedPageBreak/>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391C9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391C9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7C4BFF">
      <w:pPr>
        <w:pStyle w:val="Prrafodelista"/>
        <w:widowControl w:val="0"/>
        <w:spacing w:after="0"/>
        <w:jc w:val="both"/>
      </w:pPr>
    </w:p>
    <w:p w14:paraId="279F0CB3" w14:textId="131487BB" w:rsidR="00CE4771" w:rsidRPr="009C680F" w:rsidRDefault="00CE4771" w:rsidP="007C4BFF">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7C4BFF">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7C4BFF">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DF3E32">
      <w:pPr>
        <w:spacing w:after="0" w:line="240" w:lineRule="auto"/>
      </w:pPr>
    </w:p>
    <w:p w14:paraId="5120E0AC" w14:textId="727665B8" w:rsidR="00630E61" w:rsidRDefault="00A90E9F" w:rsidP="00D51C5F">
      <w:pPr>
        <w:pStyle w:val="Ttulo3"/>
        <w:spacing w:line="276" w:lineRule="auto"/>
        <w:rPr>
          <w:rFonts w:ascii="Arial" w:hAnsi="Arial" w:cs="Arial"/>
          <w:b/>
          <w:color w:val="auto"/>
        </w:rPr>
      </w:pPr>
      <w:bookmarkStart w:id="10" w:name="_Toc109136566"/>
      <w:proofErr w:type="spellStart"/>
      <w:r w:rsidRPr="00AF3605">
        <w:rPr>
          <w:rFonts w:ascii="Arial" w:hAnsi="Arial" w:cs="Arial"/>
          <w:b/>
          <w:color w:val="auto"/>
        </w:rPr>
        <w:t>DialogFlow</w:t>
      </w:r>
      <w:bookmarkEnd w:id="10"/>
      <w:proofErr w:type="spellEnd"/>
    </w:p>
    <w:p w14:paraId="21A88C29" w14:textId="77777777" w:rsidR="00D51C5F" w:rsidRPr="00D51C5F" w:rsidRDefault="00D51C5F" w:rsidP="00D51C5F"/>
    <w:p w14:paraId="6F1DA3A5" w14:textId="56071DDC" w:rsidR="00A90E9F" w:rsidRPr="009C680F" w:rsidRDefault="00CF580B" w:rsidP="007C4BFF">
      <w:pPr>
        <w:spacing w:line="276" w:lineRule="auto"/>
        <w:jc w:val="both"/>
        <w:rPr>
          <w:color w:val="000000" w:themeColor="text1"/>
        </w:rPr>
      </w:pPr>
      <w:r w:rsidRPr="00CF580B">
        <w:rPr>
          <w:noProof/>
          <w:color w:val="000000" w:themeColor="text1"/>
        </w:rPr>
        <w:lastRenderedPageBreak/>
        <w:drawing>
          <wp:anchor distT="0" distB="0" distL="114300" distR="114300" simplePos="0" relativeHeight="251659264"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7C4BFF">
      <w:pPr>
        <w:spacing w:line="276" w:lineRule="auto"/>
        <w:jc w:val="both"/>
      </w:pPr>
      <w:proofErr w:type="spellStart"/>
      <w:r w:rsidRPr="009C680F">
        <w:rPr>
          <w:color w:val="000000" w:themeColor="text1"/>
        </w:rPr>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7C4BFF">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t xml:space="preserve">Integraciones de </w:t>
      </w:r>
      <w:proofErr w:type="spellStart"/>
      <w:r w:rsidRPr="009C680F">
        <w:rPr>
          <w:b/>
          <w:bCs/>
          <w:i/>
        </w:rPr>
        <w:t>Dialogflow</w:t>
      </w:r>
      <w:proofErr w:type="spellEnd"/>
    </w:p>
    <w:p w14:paraId="5389EBD3" w14:textId="77777777" w:rsidR="00D27076" w:rsidRDefault="00A90E9F" w:rsidP="007C4BFF">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7C4BFF">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lastRenderedPageBreak/>
        <w:t>Multilingüe</w:t>
      </w:r>
      <w:r w:rsidR="00336F06">
        <w:rPr>
          <w:rFonts w:ascii="Arial" w:hAnsi="Arial" w:cs="Arial"/>
        </w:rPr>
        <w:t>.</w:t>
      </w:r>
    </w:p>
    <w:p w14:paraId="7B1BC935" w14:textId="44437805" w:rsidR="00A90E9F" w:rsidRPr="009C680F" w:rsidRDefault="00A90E9F" w:rsidP="00391C9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7C4BFF">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391C9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391C9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pPr>
        <w:spacing w:after="0" w:line="240" w:lineRule="auto"/>
        <w:rPr>
          <w:b/>
          <w:spacing w:val="3"/>
        </w:rPr>
      </w:pPr>
      <w:r>
        <w:rPr>
          <w:b/>
          <w:spacing w:val="3"/>
        </w:rPr>
        <w:br w:type="page"/>
      </w:r>
    </w:p>
    <w:p w14:paraId="7718B4E3" w14:textId="095A4297" w:rsidR="00A90E9F" w:rsidRPr="009C680F" w:rsidRDefault="00A90E9F" w:rsidP="007C4BFF">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1B0C84FF" w14:textId="77777777" w:rsidR="00FF693A" w:rsidRPr="009C680F" w:rsidRDefault="00FF693A" w:rsidP="00A469CC">
      <w:pPr>
        <w:spacing w:line="276" w:lineRule="auto"/>
        <w:jc w:val="both"/>
        <w:rPr>
          <w:b/>
        </w:rPr>
      </w:pPr>
    </w:p>
    <w:p w14:paraId="3B678295" w14:textId="73D6C6CE" w:rsidR="00630E61" w:rsidRDefault="00A90E9F" w:rsidP="00F645F0">
      <w:pPr>
        <w:pStyle w:val="Ttulo3"/>
        <w:spacing w:line="276" w:lineRule="auto"/>
        <w:rPr>
          <w:rFonts w:ascii="Arial" w:hAnsi="Arial" w:cs="Arial"/>
          <w:b/>
          <w:color w:val="auto"/>
        </w:rPr>
      </w:pPr>
      <w:bookmarkStart w:id="11" w:name="_Rasa"/>
      <w:bookmarkStart w:id="12" w:name="_Toc109136567"/>
      <w:bookmarkEnd w:id="11"/>
      <w:r w:rsidRPr="00AF3605">
        <w:rPr>
          <w:rFonts w:ascii="Arial" w:hAnsi="Arial" w:cs="Arial"/>
          <w:b/>
          <w:color w:val="auto"/>
        </w:rPr>
        <w:t>R</w:t>
      </w:r>
      <w:r w:rsidR="002E475F">
        <w:rPr>
          <w:rFonts w:ascii="Arial" w:hAnsi="Arial" w:cs="Arial"/>
          <w:b/>
          <w:color w:val="auto"/>
        </w:rPr>
        <w:t>asa</w:t>
      </w:r>
      <w:bookmarkEnd w:id="12"/>
    </w:p>
    <w:p w14:paraId="2D2CA1DA" w14:textId="77777777" w:rsidR="00EC02DD" w:rsidRPr="00EC02DD" w:rsidRDefault="00EC02DD" w:rsidP="00EC02DD"/>
    <w:p w14:paraId="67EB4F83" w14:textId="3FAD44D9" w:rsidR="00A90E9F" w:rsidRPr="009C680F" w:rsidRDefault="000374FA" w:rsidP="007C4BFF">
      <w:pPr>
        <w:spacing w:line="276" w:lineRule="auto"/>
        <w:jc w:val="both"/>
      </w:pPr>
      <w:r w:rsidRPr="000374FA">
        <w:rPr>
          <w:noProof/>
        </w:rPr>
        <w:drawing>
          <wp:anchor distT="0" distB="0" distL="114300" distR="114300" simplePos="0" relativeHeight="251660288"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7C4BFF">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7C4BFF">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7C4BFF">
      <w:pPr>
        <w:spacing w:after="0" w:line="276" w:lineRule="auto"/>
        <w:jc w:val="both"/>
        <w:rPr>
          <w:b/>
        </w:rPr>
      </w:pPr>
    </w:p>
    <w:p w14:paraId="539A2BB9" w14:textId="38642491" w:rsidR="00A90E9F" w:rsidRPr="009C680F" w:rsidRDefault="00A90E9F" w:rsidP="007C4BFF">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F29F0">
      <w:pPr>
        <w:pStyle w:val="Prrafodelista"/>
        <w:widowControl w:val="0"/>
        <w:numPr>
          <w:ilvl w:val="0"/>
          <w:numId w:val="6"/>
        </w:numPr>
        <w:spacing w:after="0"/>
        <w:jc w:val="both"/>
      </w:pPr>
      <w:r w:rsidRPr="009C680F">
        <w:lastRenderedPageBreak/>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391C9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391C9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391C9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391C9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391C9C">
      <w:pPr>
        <w:pStyle w:val="Prrafodelista"/>
        <w:widowControl w:val="0"/>
        <w:numPr>
          <w:ilvl w:val="0"/>
          <w:numId w:val="6"/>
        </w:numPr>
        <w:spacing w:after="0"/>
        <w:jc w:val="both"/>
      </w:pPr>
      <w:r w:rsidRPr="009C680F">
        <w:t>Estructura y nivel de desarrollo sólido, avanzado.</w:t>
      </w:r>
    </w:p>
    <w:p w14:paraId="21E8F876" w14:textId="079D7072" w:rsidR="00A223AD" w:rsidRPr="0010621F" w:rsidRDefault="00A90E9F" w:rsidP="0010621F">
      <w:pPr>
        <w:pStyle w:val="Prrafodelista"/>
        <w:widowControl w:val="0"/>
        <w:numPr>
          <w:ilvl w:val="0"/>
          <w:numId w:val="6"/>
        </w:numPr>
        <w:spacing w:after="0"/>
        <w:jc w:val="both"/>
      </w:pPr>
      <w:r w:rsidRPr="009C680F">
        <w:t>Se basa en el lenguaje de programación Python.</w:t>
      </w:r>
    </w:p>
    <w:p w14:paraId="58077444" w14:textId="6DC10BA7" w:rsidR="00A90E9F" w:rsidRPr="009C680F" w:rsidRDefault="00A90E9F" w:rsidP="007C4BFF">
      <w:pPr>
        <w:suppressAutoHyphens w:val="0"/>
        <w:spacing w:line="276" w:lineRule="auto"/>
        <w:jc w:val="both"/>
        <w:rPr>
          <w:rFonts w:eastAsia="Times New Roman"/>
          <w:lang w:eastAsia="es-ES"/>
        </w:rPr>
      </w:pPr>
      <w:r w:rsidRPr="009C680F">
        <w:rPr>
          <w:rFonts w:eastAsia="Times New Roman"/>
          <w:b/>
          <w:bCs/>
          <w:lang w:eastAsia="es-ES"/>
        </w:rPr>
        <w:t xml:space="preserve">Ventajas de RASA: </w:t>
      </w:r>
    </w:p>
    <w:p w14:paraId="31043B5B"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7C4BFF">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391C9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lastRenderedPageBreak/>
        <w:t>Requiere un nivel técnico considerable por su complejidad de desarrollo (comandos y trabajo con archivos) y su sofisticación.</w:t>
      </w:r>
    </w:p>
    <w:p w14:paraId="3FA69BB0" w14:textId="5AB5ADF8" w:rsidR="00A90E9F" w:rsidRPr="001C749E" w:rsidRDefault="00A90E9F" w:rsidP="00391C9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hay que mirar o elegir bien la versión de sus programas más adecuado para tu PC, y como tiene muchas versiones se dificulta muchas veces la compatibilidad.</w:t>
      </w:r>
    </w:p>
    <w:p w14:paraId="7C3587C2" w14:textId="77777777" w:rsidR="001C749E" w:rsidRPr="00630E61" w:rsidRDefault="001C749E" w:rsidP="001C749E">
      <w:pPr>
        <w:pStyle w:val="Prrafodelista"/>
        <w:suppressAutoHyphens w:val="0"/>
        <w:spacing w:after="300"/>
        <w:ind w:left="795"/>
        <w:jc w:val="both"/>
        <w:rPr>
          <w:rFonts w:eastAsia="Times New Roman"/>
          <w:color w:val="333333"/>
          <w:lang w:eastAsia="es-ES"/>
        </w:rPr>
      </w:pPr>
    </w:p>
    <w:p w14:paraId="289B9603" w14:textId="1195C540" w:rsidR="00F645F0" w:rsidRDefault="00A90E9F" w:rsidP="00F645F0">
      <w:pPr>
        <w:pStyle w:val="Ttulo3"/>
        <w:spacing w:line="276" w:lineRule="auto"/>
        <w:rPr>
          <w:rFonts w:ascii="Arial" w:hAnsi="Arial" w:cs="Arial"/>
          <w:b/>
          <w:color w:val="auto"/>
        </w:rPr>
      </w:pPr>
      <w:bookmarkStart w:id="13" w:name="_Toc109136568"/>
      <w:proofErr w:type="spellStart"/>
      <w:r w:rsidRPr="00AF3605">
        <w:rPr>
          <w:rFonts w:ascii="Arial" w:hAnsi="Arial" w:cs="Arial"/>
          <w:b/>
          <w:color w:val="auto"/>
        </w:rPr>
        <w:t>B</w:t>
      </w:r>
      <w:r w:rsidR="002E475F">
        <w:rPr>
          <w:rFonts w:ascii="Arial" w:hAnsi="Arial" w:cs="Arial"/>
          <w:b/>
          <w:color w:val="auto"/>
        </w:rPr>
        <w:t>otPress</w:t>
      </w:r>
      <w:bookmarkEnd w:id="13"/>
      <w:proofErr w:type="spellEnd"/>
    </w:p>
    <w:p w14:paraId="20EAED99" w14:textId="77777777" w:rsidR="00C101D8" w:rsidRPr="00C101D8" w:rsidRDefault="00C101D8" w:rsidP="00C101D8"/>
    <w:p w14:paraId="06D5FF86" w14:textId="7E7EFB95" w:rsidR="00A90E9F" w:rsidRPr="009C680F" w:rsidRDefault="00C101D8" w:rsidP="007C4BFF">
      <w:pPr>
        <w:suppressAutoHyphens w:val="0"/>
        <w:spacing w:after="300" w:line="276" w:lineRule="auto"/>
        <w:jc w:val="both"/>
        <w:rPr>
          <w:bCs/>
          <w:iCs/>
          <w:lang w:val="es-MX"/>
        </w:rPr>
      </w:pPr>
      <w:r w:rsidRPr="00C101D8">
        <w:rPr>
          <w:bCs/>
          <w:iCs/>
          <w:noProof/>
        </w:rPr>
        <w:drawing>
          <wp:anchor distT="0" distB="0" distL="114300" distR="114300" simplePos="0" relativeHeight="251661312"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7C4BFF">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8A5B4D">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7C4BFF">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51656B">
      <w:pPr>
        <w:spacing w:after="0" w:line="240" w:lineRule="auto"/>
        <w:rPr>
          <w:rFonts w:eastAsia="Times New Roman"/>
          <w:lang w:eastAsia="es-ES"/>
        </w:rPr>
      </w:pPr>
    </w:p>
    <w:p w14:paraId="76617512" w14:textId="42B0938F" w:rsidR="002E0500" w:rsidRDefault="002E0500">
      <w:pPr>
        <w:spacing w:after="0" w:line="240" w:lineRule="auto"/>
        <w:rPr>
          <w:rFonts w:eastAsia="Times New Roman"/>
          <w:b/>
          <w:lang w:eastAsia="es-ES"/>
        </w:rPr>
      </w:pPr>
    </w:p>
    <w:p w14:paraId="38ADDFE7" w14:textId="25AA6B82" w:rsidR="00A90E9F" w:rsidRDefault="00A90E9F" w:rsidP="0051656B">
      <w:pPr>
        <w:spacing w:after="0" w:line="240"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51656B">
      <w:pPr>
        <w:spacing w:after="0" w:line="240" w:lineRule="auto"/>
        <w:rPr>
          <w:rFonts w:eastAsia="Times New Roman"/>
          <w:b/>
          <w:lang w:eastAsia="es-ES"/>
        </w:rPr>
      </w:pPr>
    </w:p>
    <w:p w14:paraId="01737225" w14:textId="1D962F0A" w:rsidR="00A90E9F" w:rsidRPr="009C680F" w:rsidRDefault="0035014D" w:rsidP="00391C9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391C9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391C9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391C9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7C4BFF">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7C4BFF">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391C9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391C9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lastRenderedPageBreak/>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391C9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391C9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4A6018A7" w:rsidR="00BB2CCC" w:rsidRDefault="00BB2CCC" w:rsidP="0051656B">
      <w:pPr>
        <w:pStyle w:val="Prrafodelista"/>
        <w:spacing w:after="0"/>
        <w:jc w:val="both"/>
        <w:rPr>
          <w:rFonts w:eastAsia="Times New Roman"/>
          <w:lang w:eastAsia="es-ES"/>
        </w:rPr>
      </w:pPr>
    </w:p>
    <w:p w14:paraId="5E35231F" w14:textId="77777777" w:rsidR="00CF5038" w:rsidRDefault="00CF5038">
      <w:pPr>
        <w:spacing w:after="0" w:line="240" w:lineRule="auto"/>
        <w:rPr>
          <w:rFonts w:eastAsiaTheme="majorEastAsia"/>
          <w:b/>
          <w:lang w:val="es-US" w:eastAsia="es-ES"/>
        </w:rPr>
      </w:pPr>
      <w:r>
        <w:rPr>
          <w:b/>
          <w:lang w:eastAsia="es-ES"/>
        </w:rPr>
        <w:br w:type="page"/>
      </w:r>
    </w:p>
    <w:p w14:paraId="65C150C4" w14:textId="30B65705" w:rsidR="00117F17" w:rsidRPr="008B525D" w:rsidRDefault="008B525D" w:rsidP="008B525D">
      <w:pPr>
        <w:pStyle w:val="Ttulo2"/>
        <w:rPr>
          <w:rFonts w:ascii="Arial" w:hAnsi="Arial" w:cs="Arial"/>
          <w:b/>
          <w:color w:val="auto"/>
          <w:sz w:val="24"/>
          <w:szCs w:val="24"/>
          <w:lang w:eastAsia="es-ES"/>
        </w:rPr>
      </w:pPr>
      <w:bookmarkStart w:id="14" w:name="_Toc109136569"/>
      <w:r w:rsidRPr="008B525D">
        <w:rPr>
          <w:rFonts w:ascii="Arial" w:hAnsi="Arial" w:cs="Arial"/>
          <w:b/>
          <w:color w:val="auto"/>
          <w:sz w:val="24"/>
          <w:szCs w:val="24"/>
          <w:lang w:eastAsia="es-ES"/>
        </w:rPr>
        <w:lastRenderedPageBreak/>
        <w:t>Conclusión</w:t>
      </w:r>
      <w:bookmarkEnd w:id="14"/>
    </w:p>
    <w:p w14:paraId="2C0EAA3E" w14:textId="27C3BA2A" w:rsidR="00BB2CCC" w:rsidRPr="00BB2CCC" w:rsidRDefault="00BB2CCC" w:rsidP="007C4BFF">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 </w:t>
      </w:r>
      <w:proofErr w:type="spellStart"/>
      <w:r w:rsidRPr="00BB2CCC">
        <w:t>BotPress</w:t>
      </w:r>
      <w:proofErr w:type="spellEnd"/>
      <w:r w:rsidRPr="00BB2CCC">
        <w:t xml:space="preserve"> y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 de estas dos herramientas </w:t>
      </w:r>
      <w:r w:rsidR="001F6924">
        <w:rPr>
          <w:lang w:val="es-MX"/>
        </w:rPr>
        <w:t>si se quiere un AV</w:t>
      </w:r>
      <w:r w:rsidRPr="00BB2CCC">
        <w:rPr>
          <w:lang w:val="es-MX"/>
        </w:rPr>
        <w:t xml:space="preserve"> fiable, simple en funcionamiento y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7C4BFF">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217BB320" w:rsidR="00CF5038" w:rsidRDefault="004A2CDB" w:rsidP="005321BA">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 xml:space="preserve">que se está siguiendo </w:t>
      </w:r>
      <w:r w:rsidR="00A071D7">
        <w:lastRenderedPageBreak/>
        <w:t>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5A76225D" w14:textId="01F2372E" w:rsidR="00660096" w:rsidRPr="00C71298" w:rsidRDefault="00CF5038" w:rsidP="00C71298">
      <w:pPr>
        <w:spacing w:after="0" w:line="240" w:lineRule="auto"/>
      </w:pPr>
      <w:r>
        <w:br w:type="page"/>
      </w:r>
    </w:p>
    <w:p w14:paraId="7F868A39" w14:textId="359C68C0" w:rsidR="00660096" w:rsidRPr="00BB6966" w:rsidRDefault="00660096" w:rsidP="00BB6966">
      <w:pPr>
        <w:pStyle w:val="Ttulo2"/>
        <w:rPr>
          <w:rFonts w:ascii="Arial" w:hAnsi="Arial" w:cs="Arial"/>
          <w:b/>
          <w:color w:val="auto"/>
          <w:sz w:val="24"/>
          <w:szCs w:val="24"/>
        </w:rPr>
      </w:pPr>
      <w:bookmarkStart w:id="15" w:name="_Toc109136570"/>
      <w:r w:rsidRPr="00BB6966">
        <w:rPr>
          <w:rFonts w:ascii="Arial" w:hAnsi="Arial" w:cs="Arial"/>
          <w:b/>
          <w:color w:val="auto"/>
          <w:sz w:val="24"/>
          <w:szCs w:val="24"/>
        </w:rPr>
        <w:lastRenderedPageBreak/>
        <w:t>1.3 Herramientas, Lenguajes de programación y Tecnologías</w:t>
      </w:r>
      <w:bookmarkEnd w:id="15"/>
    </w:p>
    <w:p w14:paraId="087599CA" w14:textId="77777777" w:rsidR="00451DB9" w:rsidRPr="00451DB9" w:rsidRDefault="00451DB9" w:rsidP="00451DB9">
      <w:pPr>
        <w:rPr>
          <w:lang w:val="es-US"/>
        </w:rPr>
      </w:pPr>
    </w:p>
    <w:p w14:paraId="51384F7D" w14:textId="72CCC347" w:rsidR="00E076D5" w:rsidRDefault="00660096" w:rsidP="00660096">
      <w:pPr>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E076D5">
      <w:pPr>
        <w:pStyle w:val="Ttulo3"/>
        <w:spacing w:line="276" w:lineRule="auto"/>
        <w:jc w:val="both"/>
        <w:rPr>
          <w:rFonts w:ascii="Arial" w:hAnsi="Arial" w:cs="Arial"/>
          <w:b/>
        </w:rPr>
      </w:pPr>
      <w:bookmarkStart w:id="16" w:name="_Toc10795546"/>
      <w:bookmarkStart w:id="17" w:name="_Toc109136571"/>
      <w:r w:rsidRPr="000B3FF8">
        <w:rPr>
          <w:rFonts w:ascii="Arial" w:hAnsi="Arial" w:cs="Arial"/>
          <w:b/>
          <w:color w:val="auto"/>
        </w:rPr>
        <w:t>Python</w:t>
      </w:r>
      <w:bookmarkEnd w:id="16"/>
      <w:bookmarkEnd w:id="17"/>
      <w:r w:rsidRPr="000B3FF8">
        <w:rPr>
          <w:rFonts w:ascii="Arial" w:hAnsi="Arial" w:cs="Arial"/>
          <w:b/>
        </w:rPr>
        <w:t xml:space="preserve"> </w:t>
      </w:r>
    </w:p>
    <w:p w14:paraId="4D684499" w14:textId="23D9031D" w:rsidR="000B3FF8" w:rsidRPr="002F6480" w:rsidRDefault="000B3FF8" w:rsidP="00890DDD">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4"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5"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6"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7"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8"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19"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0"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1"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2"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3"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4"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5"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5DF62CAF" w14:textId="411EB2B1" w:rsidR="00890DDD" w:rsidRDefault="000B3FF8" w:rsidP="00890DDD">
      <w:pPr>
        <w:pStyle w:val="Ttulo3"/>
        <w:spacing w:line="276" w:lineRule="auto"/>
        <w:jc w:val="both"/>
        <w:rPr>
          <w:rFonts w:ascii="Arial" w:hAnsi="Arial" w:cs="Arial"/>
          <w:b/>
          <w:color w:val="auto"/>
        </w:rPr>
      </w:pPr>
      <w:bookmarkStart w:id="18" w:name="_Toc10795547"/>
      <w:bookmarkStart w:id="19" w:name="_Toc109136572"/>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18"/>
      <w:bookmarkEnd w:id="19"/>
      <w:proofErr w:type="spellEnd"/>
    </w:p>
    <w:p w14:paraId="03E6FBFB" w14:textId="77777777" w:rsidR="00890DDD" w:rsidRPr="00890DDD" w:rsidRDefault="00890DDD" w:rsidP="00890DDD"/>
    <w:p w14:paraId="793DED68" w14:textId="7C7EB454" w:rsidR="0035309B" w:rsidRDefault="000B3FF8" w:rsidP="00890DDD">
      <w:pPr>
        <w:spacing w:line="276" w:lineRule="auto"/>
        <w:jc w:val="both"/>
      </w:pPr>
      <w:proofErr w:type="spellStart"/>
      <w:r w:rsidRPr="002F6480">
        <w:lastRenderedPageBreak/>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890DDD">
      <w:pPr>
        <w:spacing w:line="276" w:lineRule="auto"/>
        <w:jc w:val="both"/>
      </w:pPr>
    </w:p>
    <w:p w14:paraId="2A683674" w14:textId="74A8E18C" w:rsidR="000A2BEF" w:rsidRDefault="00BB57C6" w:rsidP="00451DB9">
      <w:pPr>
        <w:pStyle w:val="Ttulo3"/>
        <w:jc w:val="both"/>
        <w:rPr>
          <w:rFonts w:ascii="Arial" w:hAnsi="Arial" w:cs="Arial"/>
          <w:b/>
          <w:color w:val="auto"/>
        </w:rPr>
      </w:pPr>
      <w:bookmarkStart w:id="20" w:name="_Toc109136573"/>
      <w:r w:rsidRPr="00BB57C6">
        <w:rPr>
          <w:rFonts w:ascii="Arial" w:hAnsi="Arial" w:cs="Arial"/>
          <w:b/>
          <w:color w:val="auto"/>
        </w:rPr>
        <w:t>RASA</w:t>
      </w:r>
      <w:bookmarkEnd w:id="20"/>
    </w:p>
    <w:p w14:paraId="0415759C" w14:textId="77777777" w:rsidR="005321BA" w:rsidRPr="005321BA" w:rsidRDefault="005321BA" w:rsidP="005321BA"/>
    <w:p w14:paraId="4C6B6FFB" w14:textId="7E21704B" w:rsidR="00BB57C6" w:rsidRPr="00E07CE5" w:rsidRDefault="00CC2E7B" w:rsidP="00BB57C6">
      <w:pPr>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B57C6">
      <w:pPr>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8C8B732" w14:textId="103F825E" w:rsidR="00555D90" w:rsidRDefault="00555D90" w:rsidP="00555D90">
      <w:pPr>
        <w:pStyle w:val="Ttulo3"/>
        <w:jc w:val="both"/>
        <w:rPr>
          <w:rFonts w:ascii="Arial" w:hAnsi="Arial" w:cs="Arial"/>
          <w:b/>
          <w:color w:val="auto"/>
        </w:rPr>
      </w:pPr>
      <w:bookmarkStart w:id="21" w:name="_Toc109136574"/>
      <w:r>
        <w:rPr>
          <w:rFonts w:ascii="Arial" w:hAnsi="Arial" w:cs="Arial"/>
          <w:b/>
          <w:color w:val="auto"/>
        </w:rPr>
        <w:t>MongoDB</w:t>
      </w:r>
      <w:bookmarkEnd w:id="21"/>
    </w:p>
    <w:p w14:paraId="6F79033F" w14:textId="77777777" w:rsidR="00555D90" w:rsidRDefault="00555D90" w:rsidP="00555D90"/>
    <w:p w14:paraId="14A19FB8" w14:textId="212C6C1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lastRenderedPageBreak/>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555D90"/>
    <w:p w14:paraId="77409546" w14:textId="7E8141CA" w:rsidR="001E4794" w:rsidRDefault="001E4794" w:rsidP="001E4794">
      <w:pPr>
        <w:pStyle w:val="Ttulo3"/>
        <w:jc w:val="both"/>
        <w:rPr>
          <w:rFonts w:ascii="Arial" w:hAnsi="Arial" w:cs="Arial"/>
          <w:b/>
          <w:color w:val="auto"/>
        </w:rPr>
      </w:pPr>
      <w:bookmarkStart w:id="22" w:name="_Toc109136575"/>
      <w:r>
        <w:rPr>
          <w:rFonts w:ascii="Arial" w:hAnsi="Arial" w:cs="Arial"/>
          <w:b/>
          <w:color w:val="auto"/>
        </w:rPr>
        <w:t>YAML</w:t>
      </w:r>
      <w:bookmarkEnd w:id="22"/>
    </w:p>
    <w:p w14:paraId="077F4EE2" w14:textId="77777777" w:rsidR="00E077A8" w:rsidRPr="00E077A8" w:rsidRDefault="00E077A8" w:rsidP="00E077A8"/>
    <w:p w14:paraId="3FC5D9BE" w14:textId="5B7437E5" w:rsidR="001E4794" w:rsidRPr="00E8029B" w:rsidRDefault="002A6841" w:rsidP="00E077A8">
      <w:pPr>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E077A8">
      <w:pPr>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E077A8">
      <w:pPr>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E077A8">
      <w:pPr>
        <w:jc w:val="both"/>
        <w:rPr>
          <w:shd w:val="clear" w:color="auto" w:fill="FFFFFF"/>
        </w:rPr>
      </w:pPr>
    </w:p>
    <w:p w14:paraId="6A532B3B" w14:textId="6BDA8A55" w:rsidR="00A01988" w:rsidRDefault="00FB2F16" w:rsidP="00312D24">
      <w:pPr>
        <w:pStyle w:val="Ttulo3"/>
        <w:jc w:val="both"/>
        <w:rPr>
          <w:rFonts w:ascii="Arial" w:hAnsi="Arial" w:cs="Arial"/>
          <w:b/>
          <w:color w:val="auto"/>
        </w:rPr>
      </w:pPr>
      <w:bookmarkStart w:id="23" w:name="_Toc109136576"/>
      <w:r>
        <w:rPr>
          <w:rFonts w:ascii="Arial" w:hAnsi="Arial" w:cs="Arial"/>
          <w:b/>
          <w:color w:val="auto"/>
        </w:rPr>
        <w:t>GIT</w:t>
      </w:r>
      <w:bookmarkEnd w:id="23"/>
    </w:p>
    <w:p w14:paraId="417CFF8D" w14:textId="77777777" w:rsidR="00312D24" w:rsidRPr="00312D24" w:rsidRDefault="00312D24" w:rsidP="00312D24"/>
    <w:p w14:paraId="6EA260CC" w14:textId="563ABB32" w:rsidR="00FB2F16" w:rsidRPr="00FB2F16" w:rsidRDefault="00FB2F16" w:rsidP="00FB2F16">
      <w:pPr>
        <w:jc w:val="both"/>
      </w:pPr>
      <w:r w:rsidRPr="00FB2F16">
        <w:t xml:space="preserve">Git es un software de control de versiones diseñado por Linus Torvalds, pensando en la eficiencia, la confiabilidad y compatibilidad del mantenimiento de versiones de aplicaciones cuando estas tienen un gran </w:t>
      </w:r>
      <w:r w:rsidRPr="00FB2F16">
        <w:lastRenderedPageBreak/>
        <w:t>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B57C6">
      <w:pPr>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D51B5">
      <w:pPr>
        <w:pStyle w:val="Ttulo2"/>
        <w:rPr>
          <w:rFonts w:ascii="Arial" w:hAnsi="Arial" w:cs="Arial"/>
          <w:b/>
          <w:color w:val="auto"/>
          <w:sz w:val="24"/>
          <w:szCs w:val="24"/>
        </w:rPr>
      </w:pPr>
      <w:bookmarkStart w:id="24" w:name="_Toc59178766"/>
      <w:bookmarkStart w:id="25" w:name="_Toc109136577"/>
      <w:r w:rsidRPr="00BD51B5">
        <w:rPr>
          <w:rFonts w:ascii="Arial" w:hAnsi="Arial" w:cs="Arial"/>
          <w:b/>
          <w:color w:val="auto"/>
          <w:sz w:val="24"/>
          <w:szCs w:val="24"/>
        </w:rPr>
        <w:t xml:space="preserve">1.4 </w:t>
      </w:r>
      <w:r w:rsidR="00CA46D4" w:rsidRPr="00BD51B5">
        <w:rPr>
          <w:rFonts w:ascii="Arial" w:hAnsi="Arial" w:cs="Arial"/>
          <w:b/>
          <w:color w:val="auto"/>
          <w:sz w:val="24"/>
          <w:szCs w:val="24"/>
        </w:rPr>
        <w:t>Metodología de desarrollo de software</w:t>
      </w:r>
      <w:bookmarkEnd w:id="24"/>
      <w:bookmarkEnd w:id="25"/>
    </w:p>
    <w:p w14:paraId="64EB0612" w14:textId="77777777" w:rsidR="00FA3ADD" w:rsidRPr="00FA3ADD" w:rsidRDefault="00FA3ADD" w:rsidP="00FA3ADD">
      <w:pPr>
        <w:rPr>
          <w:lang w:val="es-US"/>
        </w:rPr>
      </w:pPr>
    </w:p>
    <w:p w14:paraId="772F753B" w14:textId="77777777" w:rsidR="00CA46D4" w:rsidRDefault="00CA46D4" w:rsidP="00CA46D4">
      <w:pPr>
        <w:rPr>
          <w:b/>
          <w:lang w:val="es-MX"/>
        </w:rPr>
      </w:pPr>
      <w:r>
        <w:rPr>
          <w:b/>
          <w:lang w:val="es-MX"/>
        </w:rPr>
        <w:t>Programación Extrema (XP)</w:t>
      </w:r>
    </w:p>
    <w:p w14:paraId="72B14EBE" w14:textId="77777777" w:rsidR="00CA46D4" w:rsidRDefault="00CA46D4" w:rsidP="00CA46D4">
      <w:pPr>
        <w:spacing w:line="360"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40573FF7" w:rsidR="00CA46D4" w:rsidRDefault="00CA46D4" w:rsidP="00CA46D4">
      <w:pPr>
        <w:spacing w:line="360" w:lineRule="auto"/>
        <w:jc w:val="both"/>
        <w:rPr>
          <w:lang w:val="es-MX"/>
        </w:rPr>
      </w:pPr>
      <w:r>
        <w:rPr>
          <w:lang w:val="es-MX"/>
        </w:rPr>
        <w:t>XP</w:t>
      </w:r>
      <w:r w:rsidR="00915AFF">
        <w:rPr>
          <w:lang w:val="es-MX"/>
        </w:rPr>
        <w:t xml:space="preserve"> </w:t>
      </w:r>
      <w:r>
        <w:rPr>
          <w:lang w:val="es-MX"/>
        </w:rPr>
        <w:fldChar w:fldCharType="begin"/>
      </w:r>
      <w:r>
        <w:rPr>
          <w:lang w:val="es-MX"/>
        </w:rPr>
        <w:instrText xml:space="preserve"> ADDIN ZOTERO_ITEM CSL_CITATION {"citationID":"77oV5jSQ","properties":{"formattedCitation":"[31]","plainCitation":"[31]","noteIndex":0},"citationItems":[{"id":172,"uris":["http://zotero.org/users/local/4G5kf7pF/items/TNFA85WG"],"uri":["http://zotero.org/users/local/4G5kf7pF/items/TNFA85WG"],"itemData":{"id":172,"type":"webpage","abstract":"XP,Programacion Extrema","title":"XP - Extreme Programing Ingenieria de Software","URL":"http://ingenieriadesoftware.mex.tl/52753_xp---extreme-programing.html","accessed":{"date-parts":[["2020",12,17]]}}}],"schema":"https://github.com/citation-style-language/schema/raw/master/csl-citation.json"} </w:instrText>
      </w:r>
      <w:r>
        <w:rPr>
          <w:lang w:val="es-MX"/>
        </w:rPr>
        <w:fldChar w:fldCharType="separate"/>
      </w:r>
      <w:r>
        <w:t>[</w:t>
      </w:r>
      <w:r w:rsidR="00915AFF">
        <w:t>21</w:t>
      </w:r>
      <w:r>
        <w:t>]</w:t>
      </w:r>
      <w:r>
        <w:rPr>
          <w:lang w:val="es-MX"/>
        </w:rPr>
        <w:fldChar w:fldCharType="end"/>
      </w:r>
      <w:r>
        <w:rPr>
          <w:lang w:val="es-MX"/>
        </w:rPr>
        <w:t xml:space="preserve"> 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w:t>
      </w:r>
      <w:r>
        <w:rPr>
          <w:lang w:val="es-MX"/>
        </w:rPr>
        <w:lastRenderedPageBreak/>
        <w:t>se define como especialmente adecuada para proyectos con requisitos imprecisos y muy cambiantes, y donde existe un alto riesgo técnico.</w:t>
      </w:r>
    </w:p>
    <w:p w14:paraId="0E2C3DC9" w14:textId="1585B574" w:rsidR="00CA46D4" w:rsidRDefault="00CA46D4" w:rsidP="00595674">
      <w:pPr>
        <w:spacing w:line="360"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CA46D4">
      <w:pPr>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1F9F5FD5" w14:textId="77777777" w:rsidR="00CA46D4" w:rsidRDefault="00CA46D4" w:rsidP="00CA46D4">
      <w:pPr>
        <w:jc w:val="both"/>
        <w:rPr>
          <w:lang w:val="es-MX"/>
        </w:rPr>
      </w:pPr>
      <w:r>
        <w:rPr>
          <w:b/>
          <w:lang w:val="es-MX"/>
        </w:rPr>
        <w:t>Figura 1.1:</w:t>
      </w:r>
      <w:r>
        <w:rPr>
          <w:lang w:val="es-MX"/>
        </w:rPr>
        <w:t xml:space="preserve"> Etapas de la Programación Extrema.</w:t>
      </w:r>
    </w:p>
    <w:p w14:paraId="402C260D" w14:textId="77777777" w:rsidR="00CA46D4" w:rsidRDefault="00CA46D4" w:rsidP="00CA46D4">
      <w:pPr>
        <w:rPr>
          <w:b/>
          <w:lang w:val="es-MX"/>
        </w:rPr>
      </w:pPr>
      <w:r>
        <w:rPr>
          <w:b/>
          <w:lang w:val="es-MX"/>
        </w:rPr>
        <w:t>Planificación</w:t>
      </w:r>
    </w:p>
    <w:p w14:paraId="7645FAB2" w14:textId="37233B30" w:rsidR="00CA46D4" w:rsidRPr="00E5642F" w:rsidRDefault="00CA46D4" w:rsidP="00E5642F">
      <w:pPr>
        <w:spacing w:line="360" w:lineRule="auto"/>
        <w:jc w:val="both"/>
        <w:rPr>
          <w:lang w:val="es-MX"/>
        </w:rPr>
      </w:pPr>
      <w:r>
        <w:rPr>
          <w:lang w:val="es-MX"/>
        </w:rPr>
        <w:t xml:space="preserve">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w:t>
      </w:r>
      <w:r>
        <w:rPr>
          <w:lang w:val="es-MX"/>
        </w:rPr>
        <w:lastRenderedPageBreak/>
        <w:t>HU representan los requerimientos de software, y son descritas bajo el lenguaje del cliente.</w:t>
      </w:r>
    </w:p>
    <w:p w14:paraId="75AF884E" w14:textId="77777777" w:rsidR="00CA46D4" w:rsidRDefault="00CA46D4" w:rsidP="00CA46D4">
      <w:pPr>
        <w:rPr>
          <w:b/>
          <w:lang w:val="es-MX"/>
        </w:rPr>
      </w:pPr>
      <w:r>
        <w:rPr>
          <w:b/>
          <w:lang w:val="es-MX"/>
        </w:rPr>
        <w:t>Diseño</w:t>
      </w:r>
    </w:p>
    <w:p w14:paraId="6A0D0C19" w14:textId="77777777" w:rsidR="00CA46D4" w:rsidRDefault="00CA46D4" w:rsidP="00CA46D4">
      <w:pPr>
        <w:spacing w:line="360"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CA46D4">
      <w:pPr>
        <w:rPr>
          <w:b/>
          <w:lang w:val="es-MX"/>
        </w:rPr>
      </w:pPr>
      <w:r>
        <w:rPr>
          <w:b/>
          <w:lang w:val="es-MX"/>
        </w:rPr>
        <w:t>Codificación</w:t>
      </w:r>
    </w:p>
    <w:p w14:paraId="448AE93F" w14:textId="749E1F84" w:rsidR="00CA46D4" w:rsidRDefault="000D090E" w:rsidP="00CA46D4">
      <w:pPr>
        <w:spacing w:line="360"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CA46D4">
      <w:pPr>
        <w:rPr>
          <w:b/>
          <w:lang w:val="es-MX"/>
        </w:rPr>
      </w:pPr>
      <w:r>
        <w:rPr>
          <w:b/>
          <w:lang w:val="es-MX"/>
        </w:rPr>
        <w:t>Prueba</w:t>
      </w:r>
    </w:p>
    <w:p w14:paraId="7725864F" w14:textId="45D9EBC7" w:rsidR="00CA46D4" w:rsidRPr="008B4F2C" w:rsidRDefault="00CA46D4" w:rsidP="00CA46D4">
      <w:pPr>
        <w:spacing w:line="360"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pPr>
        <w:spacing w:after="0" w:line="240" w:lineRule="auto"/>
        <w:rPr>
          <w:lang w:val="es-MX"/>
        </w:rPr>
      </w:pPr>
    </w:p>
    <w:p w14:paraId="4815E946" w14:textId="77777777" w:rsidR="00293295" w:rsidRPr="00293295" w:rsidRDefault="00293295" w:rsidP="00293295">
      <w:pPr>
        <w:pStyle w:val="Ttulo2"/>
        <w:rPr>
          <w:rFonts w:ascii="Arial" w:hAnsi="Arial" w:cs="Arial"/>
          <w:b/>
          <w:bCs/>
          <w:sz w:val="24"/>
          <w:szCs w:val="24"/>
        </w:rPr>
      </w:pPr>
      <w:bookmarkStart w:id="26" w:name="_Toc109136578"/>
      <w:r w:rsidRPr="00293295">
        <w:rPr>
          <w:rFonts w:ascii="Arial" w:hAnsi="Arial" w:cs="Arial"/>
          <w:b/>
          <w:bCs/>
          <w:color w:val="auto"/>
          <w:sz w:val="24"/>
          <w:szCs w:val="24"/>
        </w:rPr>
        <w:t>Conclusiones del capítulo</w:t>
      </w:r>
      <w:bookmarkEnd w:id="26"/>
      <w:r w:rsidRPr="00293295">
        <w:rPr>
          <w:rFonts w:ascii="Arial" w:hAnsi="Arial" w:cs="Arial"/>
          <w:b/>
          <w:bCs/>
          <w:color w:val="auto"/>
          <w:sz w:val="24"/>
          <w:szCs w:val="24"/>
        </w:rPr>
        <w:t xml:space="preserve"> </w:t>
      </w:r>
    </w:p>
    <w:p w14:paraId="04CEEA99" w14:textId="77777777" w:rsidR="00293295" w:rsidRDefault="00293295">
      <w:pPr>
        <w:spacing w:after="0" w:line="240" w:lineRule="auto"/>
      </w:pPr>
    </w:p>
    <w:p w14:paraId="08C469F9" w14:textId="0BA2EF9C" w:rsidR="00CA46D4" w:rsidRDefault="00293295">
      <w:pPr>
        <w:spacing w:after="0" w:line="240"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B57C6">
      <w:pPr>
        <w:jc w:val="both"/>
        <w:rPr>
          <w:lang w:val="es-MX"/>
        </w:rPr>
      </w:pPr>
    </w:p>
    <w:p w14:paraId="42F5E341" w14:textId="2C15B9CE" w:rsidR="001522C6" w:rsidRPr="00890F67" w:rsidRDefault="001522C6" w:rsidP="007C4BFF">
      <w:pPr>
        <w:pStyle w:val="Ttulo1"/>
        <w:ind w:left="2127" w:hanging="2127"/>
        <w:jc w:val="both"/>
        <w:rPr>
          <w:rFonts w:ascii="Arial" w:hAnsi="Arial" w:cs="Arial"/>
          <w:b/>
          <w:color w:val="000000" w:themeColor="text1"/>
          <w:sz w:val="24"/>
          <w:szCs w:val="24"/>
          <w:lang w:val="es-ES"/>
        </w:rPr>
      </w:pPr>
      <w:bookmarkStart w:id="27" w:name="_Toc109136579"/>
      <w:r>
        <w:rPr>
          <w:rFonts w:ascii="Arial" w:hAnsi="Arial" w:cs="Arial"/>
          <w:b/>
          <w:color w:val="000000" w:themeColor="text1"/>
          <w:sz w:val="24"/>
          <w:szCs w:val="24"/>
          <w:lang w:val="es-ES"/>
        </w:rPr>
        <w:t>Capítulo 2. Planificación y Diseño</w:t>
      </w:r>
      <w:bookmarkEnd w:id="27"/>
    </w:p>
    <w:p w14:paraId="7C67299D" w14:textId="7668440A" w:rsidR="002B6619" w:rsidRDefault="002B6619" w:rsidP="007C4BFF">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0E7FB48C" w14:textId="452971CD" w:rsidR="007C03C2" w:rsidRDefault="00A65FD1" w:rsidP="007C4BFF">
      <w:pPr>
        <w:pStyle w:val="Ttulo2"/>
        <w:rPr>
          <w:rFonts w:ascii="Arial" w:hAnsi="Arial" w:cs="Arial"/>
          <w:b/>
          <w:color w:val="auto"/>
          <w:sz w:val="24"/>
          <w:szCs w:val="24"/>
        </w:rPr>
      </w:pPr>
      <w:bookmarkStart w:id="28" w:name="_Toc109136580"/>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28"/>
    </w:p>
    <w:p w14:paraId="6F89CFF4" w14:textId="77777777" w:rsidR="007C4BFF" w:rsidRPr="007C4BFF" w:rsidRDefault="007C4BFF" w:rsidP="007C4BFF">
      <w:pPr>
        <w:rPr>
          <w:lang w:val="es-US"/>
        </w:rPr>
      </w:pPr>
    </w:p>
    <w:p w14:paraId="6702F434" w14:textId="0C2BE525" w:rsidR="000565D2" w:rsidRPr="00205657" w:rsidRDefault="007C03C2" w:rsidP="007C4BFF">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B17860">
        <w:t xml:space="preserve"> </w:t>
      </w:r>
      <w:r w:rsidR="007459DA">
        <w:t>que permita a partir de la entrada de datos</w:t>
      </w:r>
      <w:r w:rsidR="003A656F">
        <w:t xml:space="preserve"> </w:t>
      </w:r>
      <w:r w:rsidR="003A656F" w:rsidRPr="002D00E5">
        <w:rPr>
          <w:i/>
        </w:rPr>
        <w:t>(Estos datos podrían guardarse en una base de datos para cargarlos nuevamente si es necesario)</w:t>
      </w:r>
      <w:r w:rsidR="007459DA">
        <w:t xml:space="preserve"> poder generar preguntas y respuestas</w:t>
      </w:r>
      <w:r w:rsidR="004119D0">
        <w:t xml:space="preserve"> </w:t>
      </w:r>
      <w:r w:rsidR="00307121" w:rsidRPr="00307121">
        <w:t xml:space="preserve">de forma automática sobre el tema </w:t>
      </w:r>
      <w:r w:rsidR="004119D0">
        <w:t>(</w:t>
      </w:r>
      <w:r w:rsidR="004119D0">
        <w:rPr>
          <w:i/>
          <w:iCs/>
        </w:rPr>
        <w:t xml:space="preserve">estas se usarán en los archivos de </w:t>
      </w:r>
      <w:r w:rsidR="00BE2705">
        <w:rPr>
          <w:i/>
          <w:iCs/>
        </w:rPr>
        <w:t>entrenamiento</w:t>
      </w:r>
      <w:r w:rsidR="004119D0">
        <w:t>)</w:t>
      </w:r>
      <w:r w:rsidR="00CB47E2">
        <w:t>. L</w:t>
      </w:r>
      <w:r w:rsidR="007459DA">
        <w:t xml:space="preserve">uego crear archivos de entrenamiento en </w:t>
      </w:r>
      <w:r w:rsidR="007459DA" w:rsidRPr="006C2134">
        <w:t>el</w:t>
      </w:r>
      <w:r w:rsidR="007459DA">
        <w:t xml:space="preserve"> formato que </w:t>
      </w:r>
      <w:r w:rsidR="00045BA6">
        <w:t>un</w:t>
      </w:r>
      <w:r w:rsidR="00B05DFE">
        <w:t xml:space="preserve"> asistente virtual de Rasa comprende</w:t>
      </w:r>
      <w:r w:rsidR="00660833">
        <w:t xml:space="preserve"> y</w:t>
      </w:r>
      <w:r w:rsidR="007459DA">
        <w:t xml:space="preserve"> </w:t>
      </w:r>
      <w:r w:rsidR="00660833">
        <w:t>u</w:t>
      </w:r>
      <w:r w:rsidR="00D209C7">
        <w:t xml:space="preserve">na vez </w:t>
      </w:r>
      <w:r w:rsidR="00660833">
        <w:t xml:space="preserve">hecho esto se </w:t>
      </w:r>
      <w:r w:rsidR="00D209C7">
        <w:t>entrena</w:t>
      </w:r>
      <w:r w:rsidR="00660833">
        <w:t>rá</w:t>
      </w:r>
      <w:r w:rsidR="00D209C7">
        <w:t xml:space="preserve"> el asistente virtual con los archivos generados por la herramienta informática</w:t>
      </w:r>
      <w:r w:rsidR="00C11ACE">
        <w:t xml:space="preserve">. Por </w:t>
      </w:r>
      <w:r w:rsidR="008E33AF">
        <w:t>último,</w:t>
      </w:r>
      <w:r w:rsidR="00D209C7">
        <w:t xml:space="preserve"> el usuario podrá establecer una conversación con </w:t>
      </w:r>
      <w:r w:rsidR="00047A8D">
        <w:t>el</w:t>
      </w:r>
      <w:r w:rsidR="00D209C7">
        <w:t xml:space="preserve"> asistente para verificar la experiencia.</w:t>
      </w:r>
    </w:p>
    <w:p w14:paraId="2FD2BC95" w14:textId="75EB0D06" w:rsidR="00E429ED" w:rsidRPr="00E429ED" w:rsidRDefault="00666286" w:rsidP="007C4BFF">
      <w:pPr>
        <w:spacing w:line="276" w:lineRule="auto"/>
        <w:ind w:hanging="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666286">
        <w:rPr>
          <w:noProof/>
          <w:lang w:eastAsia="es-ES"/>
        </w:rPr>
        <w:drawing>
          <wp:inline distT="0" distB="0" distL="0" distR="0" wp14:anchorId="461741EA" wp14:editId="67B7272A">
            <wp:extent cx="6022975" cy="3724275"/>
            <wp:effectExtent l="76200" t="76200" r="130175" b="142875"/>
            <wp:docPr id="6" name="Imagen 6"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OS ERNESTO\ING INFORMATICA\TESIS NETO\Documentos extras\Flujo.jpg"/>
                    <pic:cNvPicPr>
                      <a:picLocks noChangeAspect="1" noChangeArrowheads="1"/>
                    </pic:cNvPicPr>
                  </pic:nvPicPr>
                  <pic:blipFill rotWithShape="1">
                    <a:blip r:embed="rId31">
                      <a:extLst>
                        <a:ext uri="{28A0092B-C50C-407E-A947-70E740481C1C}">
                          <a14:useLocalDpi xmlns:a14="http://schemas.microsoft.com/office/drawing/2010/main" val="0"/>
                        </a:ext>
                      </a:extLst>
                    </a:blip>
                    <a:srcRect r="12188"/>
                    <a:stretch/>
                  </pic:blipFill>
                  <pic:spPr bwMode="auto">
                    <a:xfrm>
                      <a:off x="0" y="0"/>
                      <a:ext cx="6032859" cy="3730387"/>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FB7B0C0" w14:textId="23BB3819" w:rsidR="00F5643E" w:rsidRPr="00205657" w:rsidRDefault="00E429ED" w:rsidP="007C4BFF">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7C4BFF">
      <w:pPr>
        <w:pStyle w:val="Ttulo2"/>
        <w:rPr>
          <w:rFonts w:ascii="Arial" w:hAnsi="Arial" w:cs="Arial"/>
          <w:b/>
          <w:color w:val="auto"/>
          <w:sz w:val="24"/>
          <w:szCs w:val="24"/>
        </w:rPr>
      </w:pPr>
      <w:bookmarkStart w:id="29" w:name="_Toc109136581"/>
      <w:r w:rsidRPr="00561623">
        <w:rPr>
          <w:rFonts w:ascii="Arial" w:hAnsi="Arial" w:cs="Arial"/>
          <w:b/>
          <w:color w:val="auto"/>
          <w:sz w:val="24"/>
          <w:szCs w:val="24"/>
        </w:rPr>
        <w:t>2.2 Usuarios del Sistema</w:t>
      </w:r>
      <w:bookmarkEnd w:id="29"/>
    </w:p>
    <w:p w14:paraId="23C688DE" w14:textId="0DC4E5C0" w:rsidR="00561623" w:rsidRDefault="00561623" w:rsidP="007C4BFF">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7C4BFF">
      <w:pPr>
        <w:spacing w:line="276" w:lineRule="auto"/>
        <w:rPr>
          <w:lang w:val="es-US"/>
        </w:rPr>
      </w:pPr>
      <w:r>
        <w:rPr>
          <w:b/>
        </w:rPr>
        <w:t>Tabla 2.1</w:t>
      </w:r>
      <w:r w:rsidR="00794AD6" w:rsidRPr="004317A5">
        <w:rPr>
          <w:b/>
        </w:rPr>
        <w:t xml:space="preserve"> Usuarios del Software</w:t>
      </w:r>
    </w:p>
    <w:tbl>
      <w:tblPr>
        <w:tblStyle w:val="Tablaconcuadrcula"/>
        <w:tblW w:w="0" w:type="auto"/>
        <w:tblLook w:val="04A0" w:firstRow="1" w:lastRow="0" w:firstColumn="1" w:lastColumn="0" w:noHBand="0" w:noVBand="1"/>
      </w:tblPr>
      <w:tblGrid>
        <w:gridCol w:w="4247"/>
        <w:gridCol w:w="4247"/>
      </w:tblGrid>
      <w:tr w:rsidR="00561623" w14:paraId="0181316D" w14:textId="77777777" w:rsidTr="00561623">
        <w:tc>
          <w:tcPr>
            <w:tcW w:w="4247" w:type="dxa"/>
          </w:tcPr>
          <w:p w14:paraId="61F4E4C1" w14:textId="5D1B2489" w:rsidR="00561623" w:rsidRPr="00814DF6" w:rsidRDefault="00561623" w:rsidP="007C4BFF">
            <w:pPr>
              <w:pStyle w:val="Descripcin"/>
              <w:spacing w:line="276" w:lineRule="auto"/>
              <w:jc w:val="center"/>
              <w:rPr>
                <w:b/>
                <w:i w:val="0"/>
              </w:rPr>
            </w:pPr>
            <w:r w:rsidRPr="00814DF6">
              <w:rPr>
                <w:b/>
                <w:i w:val="0"/>
              </w:rPr>
              <w:t>Usuario</w:t>
            </w:r>
          </w:p>
        </w:tc>
        <w:tc>
          <w:tcPr>
            <w:tcW w:w="4247" w:type="dxa"/>
          </w:tcPr>
          <w:p w14:paraId="0AF8AFE9" w14:textId="4E3D6132" w:rsidR="00561623" w:rsidRPr="00814DF6" w:rsidRDefault="00561623" w:rsidP="007C4BFF">
            <w:pPr>
              <w:pStyle w:val="Descripcin"/>
              <w:spacing w:line="276" w:lineRule="auto"/>
              <w:jc w:val="center"/>
              <w:rPr>
                <w:b/>
                <w:i w:val="0"/>
              </w:rPr>
            </w:pPr>
            <w:r w:rsidRPr="00814DF6">
              <w:rPr>
                <w:b/>
                <w:i w:val="0"/>
              </w:rPr>
              <w:t>Descripción</w:t>
            </w:r>
          </w:p>
        </w:tc>
      </w:tr>
      <w:tr w:rsidR="00561623" w14:paraId="49D1B57B" w14:textId="77777777" w:rsidTr="00561623">
        <w:trPr>
          <w:trHeight w:val="378"/>
        </w:trPr>
        <w:tc>
          <w:tcPr>
            <w:tcW w:w="4247" w:type="dxa"/>
            <w:vAlign w:val="center"/>
          </w:tcPr>
          <w:p w14:paraId="5451C36A" w14:textId="56D25A59" w:rsidR="00561623" w:rsidRPr="00561623" w:rsidRDefault="00561623" w:rsidP="007C4BFF">
            <w:pPr>
              <w:spacing w:line="276" w:lineRule="auto"/>
            </w:pPr>
            <w:r w:rsidRPr="00561623">
              <w:t>Administrador</w:t>
            </w:r>
          </w:p>
        </w:tc>
        <w:tc>
          <w:tcPr>
            <w:tcW w:w="4247" w:type="dxa"/>
            <w:vAlign w:val="center"/>
          </w:tcPr>
          <w:p w14:paraId="5FC2A8C7" w14:textId="1BC280B6" w:rsidR="00561623" w:rsidRPr="00814DF6" w:rsidRDefault="00561623" w:rsidP="007C4BFF">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561623">
        <w:tc>
          <w:tcPr>
            <w:tcW w:w="4247" w:type="dxa"/>
            <w:vAlign w:val="center"/>
          </w:tcPr>
          <w:p w14:paraId="0D2C0BB3" w14:textId="5BAE5E73" w:rsidR="00561623" w:rsidRPr="00735C88" w:rsidRDefault="00561623" w:rsidP="007C4BFF">
            <w:pPr>
              <w:pStyle w:val="Descripcin"/>
              <w:spacing w:line="276" w:lineRule="auto"/>
              <w:rPr>
                <w:i w:val="0"/>
              </w:rPr>
            </w:pPr>
            <w:r w:rsidRPr="00735C88">
              <w:rPr>
                <w:i w:val="0"/>
              </w:rPr>
              <w:lastRenderedPageBreak/>
              <w:t>Cliente</w:t>
            </w:r>
          </w:p>
        </w:tc>
        <w:tc>
          <w:tcPr>
            <w:tcW w:w="4247" w:type="dxa"/>
            <w:vAlign w:val="center"/>
          </w:tcPr>
          <w:p w14:paraId="6DC98799" w14:textId="1D3F5AB8" w:rsidR="00561623" w:rsidRPr="00814DF6" w:rsidRDefault="00561623" w:rsidP="007C4BFF">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7C4BFF">
      <w:pPr>
        <w:spacing w:line="276" w:lineRule="auto"/>
        <w:rPr>
          <w:b/>
        </w:rPr>
      </w:pPr>
    </w:p>
    <w:p w14:paraId="42201123" w14:textId="3783B2C4" w:rsidR="003C57C4" w:rsidRPr="003C57C4" w:rsidRDefault="003C57C4" w:rsidP="007C4BFF">
      <w:pPr>
        <w:pStyle w:val="Ttulo2"/>
        <w:rPr>
          <w:rFonts w:ascii="Arial" w:hAnsi="Arial" w:cs="Arial"/>
          <w:b/>
          <w:sz w:val="24"/>
          <w:szCs w:val="24"/>
        </w:rPr>
      </w:pPr>
      <w:bookmarkStart w:id="30" w:name="_Toc109136582"/>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30"/>
    </w:p>
    <w:p w14:paraId="2729D3ED" w14:textId="7102530C" w:rsidR="003C57C4" w:rsidRPr="003C57C4" w:rsidRDefault="003C57C4" w:rsidP="007C4BFF">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7C4BFF">
      <w:pPr>
        <w:pStyle w:val="Ttulo2"/>
        <w:rPr>
          <w:rFonts w:ascii="Arial" w:hAnsi="Arial" w:cs="Arial"/>
          <w:b/>
          <w:color w:val="auto"/>
          <w:sz w:val="24"/>
          <w:szCs w:val="24"/>
        </w:rPr>
      </w:pPr>
      <w:bookmarkStart w:id="31" w:name="_Toc109136583"/>
      <w:r w:rsidRPr="003C57C4">
        <w:rPr>
          <w:rFonts w:ascii="Arial" w:hAnsi="Arial" w:cs="Arial"/>
          <w:b/>
          <w:color w:val="auto"/>
          <w:sz w:val="24"/>
          <w:szCs w:val="24"/>
        </w:rPr>
        <w:t>2.3.1. Historias de usuarios</w:t>
      </w:r>
      <w:bookmarkEnd w:id="31"/>
    </w:p>
    <w:p w14:paraId="3F723110" w14:textId="14AD157C" w:rsidR="003C57C4" w:rsidRDefault="003C57C4" w:rsidP="007C4BFF">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5502E3AE" w:rsidR="000C784E" w:rsidRPr="00747EB6" w:rsidRDefault="000C784E" w:rsidP="00747EB6">
      <w:pPr>
        <w:pStyle w:val="Ttulo3"/>
        <w:spacing w:line="276" w:lineRule="auto"/>
        <w:jc w:val="both"/>
        <w:rPr>
          <w:rFonts w:ascii="Arial" w:hAnsi="Arial" w:cs="Arial"/>
          <w:b/>
        </w:rPr>
      </w:pPr>
      <w:bookmarkStart w:id="32" w:name="_Toc10795559"/>
      <w:bookmarkStart w:id="33" w:name="_Toc109136584"/>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33"/>
    </w:p>
    <w:p w14:paraId="2D3BCC71" w14:textId="116343E2" w:rsidR="00093218" w:rsidRDefault="00093218" w:rsidP="000C784E">
      <w:r w:rsidRPr="00093218">
        <w:rPr>
          <w:b/>
          <w:bCs/>
        </w:rPr>
        <w:t>RF1:</w:t>
      </w:r>
      <w:r>
        <w:t xml:space="preserve"> Autenticar usuario: </w:t>
      </w:r>
      <w:r w:rsidR="0094306B">
        <w:t>P</w:t>
      </w:r>
      <w:r>
        <w:t>ermitirá el acceso al sistema y funcionalidades correspondientes según el rol asignado</w:t>
      </w:r>
      <w:r w:rsidR="00430530">
        <w:t xml:space="preserve"> al registrarse</w:t>
      </w:r>
      <w:r>
        <w:t xml:space="preserve">. </w:t>
      </w:r>
    </w:p>
    <w:p w14:paraId="3A4BFE06" w14:textId="77777777" w:rsidR="00093218" w:rsidRDefault="00093218" w:rsidP="000C784E">
      <w:r>
        <w:t xml:space="preserve">Entrada: usuario y contraseña. </w:t>
      </w:r>
    </w:p>
    <w:p w14:paraId="3F6DFA1A" w14:textId="4B22CD3B" w:rsidR="00DE703F" w:rsidRDefault="00093218" w:rsidP="000C784E">
      <w:r>
        <w:t>Salida: el usuario accede al sistema</w:t>
      </w:r>
      <w:r w:rsidR="0054197F">
        <w:t>.</w:t>
      </w:r>
    </w:p>
    <w:p w14:paraId="6605E517" w14:textId="1B734149" w:rsidR="00A712F3" w:rsidRDefault="001800AD" w:rsidP="000C784E">
      <w:r>
        <w:rPr>
          <w:b/>
          <w:bCs/>
        </w:rPr>
        <w:t>RF</w:t>
      </w:r>
      <w:r w:rsidR="00BC7BF0">
        <w:rPr>
          <w:b/>
          <w:bCs/>
        </w:rPr>
        <w:t>2</w:t>
      </w:r>
      <w:r>
        <w:rPr>
          <w:b/>
          <w:bCs/>
        </w:rPr>
        <w:t>:</w:t>
      </w:r>
      <w:r>
        <w:t xml:space="preserve"> Crear Asistente virtual: </w:t>
      </w:r>
      <w:r w:rsidR="00A712F3">
        <w:t>Proporciona la posibilidad de crear el asistente virtual a partir de cierta información.</w:t>
      </w:r>
    </w:p>
    <w:p w14:paraId="22326340" w14:textId="0386FB2F" w:rsidR="00A712F3" w:rsidRDefault="00A712F3" w:rsidP="000C784E">
      <w:r>
        <w:lastRenderedPageBreak/>
        <w:t>Entrada: información pedida por el sistema.</w:t>
      </w:r>
    </w:p>
    <w:p w14:paraId="45C680E5" w14:textId="30953724" w:rsidR="002814E1" w:rsidRDefault="00A712F3" w:rsidP="000C784E">
      <w:r>
        <w:t>Salida: se crea el asistente virtual.</w:t>
      </w:r>
      <w:r w:rsidR="001800AD">
        <w:t xml:space="preserve"> </w:t>
      </w:r>
    </w:p>
    <w:p w14:paraId="4E1E83E9" w14:textId="18878789" w:rsidR="002814E1" w:rsidRDefault="002814E1" w:rsidP="000C784E">
      <w:r w:rsidRPr="002814E1">
        <w:rPr>
          <w:b/>
          <w:bCs/>
        </w:rPr>
        <w:t>RF</w:t>
      </w:r>
      <w:r w:rsidR="00BC7BF0">
        <w:rPr>
          <w:b/>
          <w:bCs/>
        </w:rPr>
        <w:t>3</w:t>
      </w:r>
      <w:r>
        <w:rPr>
          <w:b/>
          <w:bCs/>
        </w:rPr>
        <w:t>:</w:t>
      </w:r>
      <w:r>
        <w:t xml:space="preserve"> </w:t>
      </w:r>
      <w:r w:rsidR="006B57A4">
        <w:t>Generar conocimiento</w:t>
      </w:r>
      <w:r w:rsidR="000E4B8A">
        <w:t xml:space="preserve"> para el Asistente: Es donde el usuario a partir de una entrada de datos al sistema, este último analizará dichos datos y creará los archivos de entrenamiento.</w:t>
      </w:r>
    </w:p>
    <w:p w14:paraId="513C2E7C" w14:textId="45D49E89" w:rsidR="000E4B8A" w:rsidRDefault="000E4B8A" w:rsidP="000C784E">
      <w:r>
        <w:t>Entrada: Datos</w:t>
      </w:r>
      <w:r w:rsidR="00965EC7">
        <w:t>.</w:t>
      </w:r>
    </w:p>
    <w:p w14:paraId="2BBB9CFF" w14:textId="37957B83" w:rsidR="000E4B8A" w:rsidRDefault="000E4B8A" w:rsidP="000C784E">
      <w:r>
        <w:t>Salida: Archivos de entrenamiento</w:t>
      </w:r>
      <w:r w:rsidR="00965EC7">
        <w:t>.</w:t>
      </w:r>
    </w:p>
    <w:p w14:paraId="7CB030B8" w14:textId="0C6A6F4E" w:rsidR="00AD211E" w:rsidRPr="00AD211E" w:rsidRDefault="00AD211E" w:rsidP="000C784E">
      <w:r w:rsidRPr="00AD211E">
        <w:rPr>
          <w:b/>
          <w:bCs/>
        </w:rPr>
        <w:t>RF4:</w:t>
      </w:r>
      <w:r>
        <w:rPr>
          <w:b/>
          <w:bCs/>
        </w:rPr>
        <w:t xml:space="preserve"> </w:t>
      </w:r>
      <w:r>
        <w:t>Entrenar Asistente y probarlo: Permitirá una vez creado el asistente y los archivos de entrenamiento poder entrenarlo con dichos archivos, y una vez finalizado este proceso tendrá la posibilidad de probarlo e interactuar con el robot conversacional.</w:t>
      </w:r>
    </w:p>
    <w:p w14:paraId="32EE366F" w14:textId="77777777" w:rsidR="00E2729D" w:rsidRDefault="00E2729D" w:rsidP="00E2729D">
      <w:r>
        <w:t>Entrada: información pedida por el sistema.</w:t>
      </w:r>
    </w:p>
    <w:p w14:paraId="77AB046E" w14:textId="5AC40444" w:rsidR="00E2729D" w:rsidRDefault="00E2729D" w:rsidP="00E2729D">
      <w:r>
        <w:t xml:space="preserve">Salida: se entrena el asistente virtual. </w:t>
      </w:r>
    </w:p>
    <w:p w14:paraId="4F4D0C83" w14:textId="77777777" w:rsidR="001800AD" w:rsidRPr="001800AD" w:rsidRDefault="001800AD" w:rsidP="000C784E"/>
    <w:p w14:paraId="7ACDFC40" w14:textId="366074F7" w:rsidR="000C784E" w:rsidRPr="00073AB0" w:rsidRDefault="000C784E" w:rsidP="00073AB0">
      <w:pPr>
        <w:pStyle w:val="Ttulo3"/>
        <w:spacing w:line="276" w:lineRule="auto"/>
        <w:jc w:val="both"/>
        <w:rPr>
          <w:rFonts w:ascii="Arial" w:hAnsi="Arial" w:cs="Arial"/>
          <w:b/>
          <w:color w:val="auto"/>
        </w:rPr>
      </w:pPr>
      <w:bookmarkStart w:id="34" w:name="_Toc109136585"/>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32"/>
      <w:r>
        <w:rPr>
          <w:rFonts w:ascii="Arial" w:hAnsi="Arial" w:cs="Arial"/>
          <w:b/>
          <w:color w:val="auto"/>
        </w:rPr>
        <w:t>Requisitos no Funcionales</w:t>
      </w:r>
      <w:bookmarkEnd w:id="34"/>
    </w:p>
    <w:p w14:paraId="4B531F08" w14:textId="77777777" w:rsidR="000C784E" w:rsidRPr="0055135F" w:rsidRDefault="000C784E" w:rsidP="000C784E">
      <w:pPr>
        <w:spacing w:line="276" w:lineRule="auto"/>
        <w:jc w:val="both"/>
        <w:rPr>
          <w:b/>
          <w:bCs/>
        </w:rPr>
      </w:pPr>
      <w:r w:rsidRPr="0055135F">
        <w:rPr>
          <w:b/>
          <w:bCs/>
        </w:rPr>
        <w:t xml:space="preserve">Usabilidad </w:t>
      </w:r>
    </w:p>
    <w:p w14:paraId="4EDA5271" w14:textId="77777777" w:rsidR="000C784E" w:rsidRDefault="000C784E" w:rsidP="000C784E">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0C784E">
      <w:pPr>
        <w:spacing w:line="276" w:lineRule="auto"/>
        <w:jc w:val="both"/>
        <w:rPr>
          <w:b/>
          <w:bCs/>
        </w:rPr>
      </w:pPr>
      <w:r w:rsidRPr="0055135F">
        <w:rPr>
          <w:b/>
          <w:bCs/>
        </w:rPr>
        <w:t xml:space="preserve">Confiabilidad </w:t>
      </w:r>
    </w:p>
    <w:p w14:paraId="288510E8" w14:textId="77777777" w:rsidR="000C784E" w:rsidRDefault="000C784E" w:rsidP="000C784E">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0C784E">
      <w:pPr>
        <w:spacing w:line="276" w:lineRule="auto"/>
        <w:jc w:val="both"/>
        <w:rPr>
          <w:b/>
          <w:bCs/>
        </w:rPr>
      </w:pPr>
      <w:r w:rsidRPr="0055135F">
        <w:rPr>
          <w:b/>
          <w:bCs/>
        </w:rPr>
        <w:t xml:space="preserve">Seguridad </w:t>
      </w:r>
    </w:p>
    <w:p w14:paraId="04A38BEB" w14:textId="171F88E2" w:rsidR="000C784E" w:rsidRDefault="000C784E" w:rsidP="000C784E">
      <w:pPr>
        <w:spacing w:line="276" w:lineRule="auto"/>
        <w:jc w:val="both"/>
      </w:pPr>
      <w:r>
        <w:lastRenderedPageBreak/>
        <w:t xml:space="preserve">El espacio de trabajo de cada usuario será protegido mediante </w:t>
      </w:r>
      <w:r w:rsidRPr="00D715E8">
        <w:rPr>
          <w:b/>
          <w:i/>
        </w:rPr>
        <w:t>Autenticación personal</w:t>
      </w:r>
      <w:r>
        <w:t xml:space="preserve"> para entrar y poder realizar acciones con la herramienta</w:t>
      </w:r>
      <w:r w:rsidR="00B35D59">
        <w:t xml:space="preserve"> según su rol</w:t>
      </w:r>
      <w:r>
        <w:t xml:space="preserve">.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0C784E">
      <w:pPr>
        <w:spacing w:line="276" w:lineRule="auto"/>
        <w:jc w:val="both"/>
        <w:rPr>
          <w:b/>
          <w:bCs/>
        </w:rPr>
      </w:pPr>
      <w:r w:rsidRPr="0055135F">
        <w:rPr>
          <w:b/>
          <w:bCs/>
        </w:rPr>
        <w:t xml:space="preserve">Requisitos de Software </w:t>
      </w:r>
    </w:p>
    <w:p w14:paraId="31160776" w14:textId="77777777" w:rsidR="000C784E" w:rsidRDefault="000C784E" w:rsidP="000C784E">
      <w:pPr>
        <w:pStyle w:val="Prrafodelista"/>
        <w:numPr>
          <w:ilvl w:val="0"/>
          <w:numId w:val="15"/>
        </w:numPr>
        <w:jc w:val="both"/>
      </w:pPr>
      <w:r w:rsidRPr="002C1049">
        <w:t>Microsoft Window</w:t>
      </w:r>
      <w:r>
        <w:t>s 10 u 11</w:t>
      </w:r>
    </w:p>
    <w:p w14:paraId="3528FA4E" w14:textId="311AE6DC" w:rsidR="000C784E" w:rsidRDefault="000C784E" w:rsidP="000C784E">
      <w:pPr>
        <w:pStyle w:val="Prrafodelista"/>
        <w:numPr>
          <w:ilvl w:val="0"/>
          <w:numId w:val="15"/>
        </w:numPr>
        <w:jc w:val="both"/>
      </w:pPr>
      <w:r>
        <w:t>Python 3.</w:t>
      </w:r>
      <w:r w:rsidR="00581AF6">
        <w:t>8</w:t>
      </w:r>
    </w:p>
    <w:p w14:paraId="179E3EDD" w14:textId="58EF191D" w:rsidR="00EC699C" w:rsidRDefault="00EC699C" w:rsidP="000C784E">
      <w:pPr>
        <w:pStyle w:val="Prrafodelista"/>
        <w:numPr>
          <w:ilvl w:val="0"/>
          <w:numId w:val="15"/>
        </w:numPr>
        <w:jc w:val="both"/>
      </w:pPr>
      <w:r>
        <w:t>MongoDB</w:t>
      </w:r>
    </w:p>
    <w:p w14:paraId="00176445" w14:textId="77777777" w:rsidR="000C784E" w:rsidRPr="002C1049" w:rsidRDefault="000C784E" w:rsidP="000C784E">
      <w:pPr>
        <w:pStyle w:val="Prrafodelista"/>
        <w:numPr>
          <w:ilvl w:val="0"/>
          <w:numId w:val="15"/>
        </w:numPr>
        <w:jc w:val="both"/>
      </w:pPr>
      <w:r>
        <w:t>Paquetes de dependencias de la herramienta informática instalables a través de Python.</w:t>
      </w:r>
    </w:p>
    <w:p w14:paraId="1C6E6E0E" w14:textId="77777777" w:rsidR="000C784E" w:rsidRPr="0055135F" w:rsidRDefault="000C784E" w:rsidP="000C784E">
      <w:pPr>
        <w:spacing w:line="276" w:lineRule="auto"/>
        <w:jc w:val="both"/>
        <w:rPr>
          <w:b/>
          <w:bCs/>
        </w:rPr>
      </w:pPr>
      <w:r w:rsidRPr="0055135F">
        <w:rPr>
          <w:b/>
          <w:bCs/>
        </w:rPr>
        <w:t xml:space="preserve">Requisitos de Hardware </w:t>
      </w:r>
    </w:p>
    <w:p w14:paraId="5380D166" w14:textId="77777777" w:rsidR="000C784E" w:rsidRDefault="000C784E" w:rsidP="000C784E">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0C784E">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3B82AEC0" w14:textId="77777777" w:rsidR="000C784E" w:rsidRPr="00F46650" w:rsidRDefault="000C784E" w:rsidP="000C784E">
      <w:pPr>
        <w:pStyle w:val="Prrafodelista"/>
        <w:numPr>
          <w:ilvl w:val="0"/>
          <w:numId w:val="14"/>
        </w:numPr>
        <w:spacing w:after="0"/>
        <w:rPr>
          <w:rFonts w:ascii="Arial Black" w:hAnsi="Arial Black"/>
          <w:sz w:val="36"/>
          <w:szCs w:val="36"/>
        </w:rPr>
      </w:pPr>
      <w:r w:rsidRPr="00F46650">
        <w:t>4</w:t>
      </w:r>
      <w:r>
        <w:t xml:space="preserve">.0 GB de memoria RAM </w:t>
      </w:r>
    </w:p>
    <w:p w14:paraId="63AF5422" w14:textId="5C78DD39" w:rsidR="0010356D" w:rsidRPr="00046310" w:rsidRDefault="000C784E" w:rsidP="00046310">
      <w:pPr>
        <w:pStyle w:val="Prrafodelista"/>
        <w:numPr>
          <w:ilvl w:val="0"/>
          <w:numId w:val="14"/>
        </w:numPr>
        <w:spacing w:after="0"/>
        <w:rPr>
          <w:rFonts w:ascii="Arial Black" w:hAnsi="Arial Black"/>
          <w:sz w:val="36"/>
          <w:szCs w:val="36"/>
        </w:rPr>
      </w:pPr>
      <w:r>
        <w:t xml:space="preserve"> D</w:t>
      </w:r>
      <w:r w:rsidRPr="00F46650">
        <w:t xml:space="preserve">isco duro de 500 GB o superior. </w:t>
      </w:r>
    </w:p>
    <w:p w14:paraId="4F1DF729" w14:textId="74AF5FB5" w:rsidR="000C784E" w:rsidRDefault="000C784E">
      <w:pPr>
        <w:spacing w:after="0" w:line="240" w:lineRule="auto"/>
        <w:rPr>
          <w:lang w:val="es-US"/>
        </w:rPr>
      </w:pPr>
    </w:p>
    <w:p w14:paraId="1ACCA959" w14:textId="77777777" w:rsidR="00137F5C" w:rsidRPr="0010356D" w:rsidRDefault="003C57C4" w:rsidP="007C4BFF">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391C9C">
      <w:pPr>
        <w:pStyle w:val="Prrafodelista"/>
        <w:numPr>
          <w:ilvl w:val="0"/>
          <w:numId w:val="12"/>
        </w:numPr>
      </w:pPr>
      <w:r>
        <w:t>Autenticación del Sistema.</w:t>
      </w:r>
    </w:p>
    <w:p w14:paraId="108D2CB5" w14:textId="73430DDE" w:rsidR="008C0E20" w:rsidRDefault="008C0E20" w:rsidP="00391C9C">
      <w:pPr>
        <w:pStyle w:val="Prrafodelista"/>
        <w:numPr>
          <w:ilvl w:val="0"/>
          <w:numId w:val="12"/>
        </w:numPr>
      </w:pPr>
      <w:r>
        <w:t>Crear Asistente Virtual</w:t>
      </w:r>
    </w:p>
    <w:p w14:paraId="7800462F" w14:textId="6C874C4F" w:rsidR="00137F5C" w:rsidRDefault="008C0E20" w:rsidP="00391C9C">
      <w:pPr>
        <w:pStyle w:val="Prrafodelista"/>
        <w:numPr>
          <w:ilvl w:val="0"/>
          <w:numId w:val="12"/>
        </w:numPr>
      </w:pPr>
      <w:r>
        <w:t>Gestión de Conocimiento</w:t>
      </w:r>
      <w:r w:rsidR="00137F5C">
        <w:t>.</w:t>
      </w:r>
    </w:p>
    <w:p w14:paraId="1D875A67" w14:textId="690006FA" w:rsidR="007414A3" w:rsidRDefault="007414A3" w:rsidP="00391C9C">
      <w:pPr>
        <w:pStyle w:val="Prrafodelista"/>
        <w:numPr>
          <w:ilvl w:val="0"/>
          <w:numId w:val="12"/>
        </w:numPr>
      </w:pPr>
      <w:r>
        <w:t>Entrenar Asistente Virtual.</w:t>
      </w:r>
    </w:p>
    <w:p w14:paraId="0931A5B6" w14:textId="710B37DC" w:rsidR="00825FF9" w:rsidRDefault="00825FF9" w:rsidP="007C4BFF">
      <w:pPr>
        <w:spacing w:after="0" w:line="276" w:lineRule="auto"/>
      </w:pPr>
    </w:p>
    <w:p w14:paraId="0CCC53F5" w14:textId="203CA379" w:rsidR="00825FF9" w:rsidRPr="00825FF9" w:rsidRDefault="00825FF9" w:rsidP="007C4BFF">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4125"/>
        <w:gridCol w:w="4831"/>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7C4BFF">
            <w:pPr>
              <w:tabs>
                <w:tab w:val="left" w:pos="2450"/>
                <w:tab w:val="left" w:pos="2977"/>
                <w:tab w:val="center" w:pos="4139"/>
              </w:tabs>
              <w:spacing w:line="276" w:lineRule="auto"/>
              <w:rPr>
                <w:b/>
              </w:rPr>
            </w:pPr>
            <w:r w:rsidRPr="00905F57">
              <w:rPr>
                <w:b/>
              </w:rPr>
              <w:lastRenderedPageBreak/>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8C7849">
        <w:trPr>
          <w:trHeight w:val="521"/>
        </w:trPr>
        <w:tc>
          <w:tcPr>
            <w:tcW w:w="3997" w:type="dxa"/>
          </w:tcPr>
          <w:p w14:paraId="2FD2A22B" w14:textId="77777777" w:rsidR="00825FF9" w:rsidRPr="00905F57" w:rsidRDefault="00825FF9" w:rsidP="007C4BFF">
            <w:pPr>
              <w:spacing w:line="276" w:lineRule="auto"/>
              <w:rPr>
                <w:b/>
              </w:rPr>
            </w:pPr>
            <w:r w:rsidRPr="00905F57">
              <w:rPr>
                <w:b/>
              </w:rPr>
              <w:t>Número:1</w:t>
            </w:r>
          </w:p>
        </w:tc>
        <w:tc>
          <w:tcPr>
            <w:tcW w:w="4588" w:type="dxa"/>
          </w:tcPr>
          <w:p w14:paraId="3EA429CE" w14:textId="77777777" w:rsidR="00825FF9" w:rsidRPr="00905F57" w:rsidRDefault="00825FF9" w:rsidP="007C4BFF">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7C4BFF">
            <w:pPr>
              <w:spacing w:line="276" w:lineRule="auto"/>
              <w:rPr>
                <w:b/>
              </w:rPr>
            </w:pPr>
            <w:r w:rsidRPr="00905F57">
              <w:rPr>
                <w:b/>
              </w:rPr>
              <w:t xml:space="preserve">Usuario: </w:t>
            </w:r>
            <w:r w:rsidRPr="00905F57">
              <w:t>Cualquier usuario</w:t>
            </w:r>
          </w:p>
        </w:tc>
      </w:tr>
      <w:tr w:rsidR="00825FF9" w:rsidRPr="001749B8" w14:paraId="65DBCD61" w14:textId="77777777" w:rsidTr="008C7849">
        <w:trPr>
          <w:trHeight w:val="268"/>
        </w:trPr>
        <w:tc>
          <w:tcPr>
            <w:tcW w:w="3997" w:type="dxa"/>
          </w:tcPr>
          <w:p w14:paraId="499A2996" w14:textId="77777777" w:rsidR="00825FF9" w:rsidRPr="00905F57" w:rsidRDefault="00825FF9" w:rsidP="007C4BFF">
            <w:pPr>
              <w:spacing w:line="276" w:lineRule="auto"/>
              <w:rPr>
                <w:b/>
              </w:rPr>
            </w:pPr>
            <w:r w:rsidRPr="00905F57">
              <w:rPr>
                <w:b/>
              </w:rPr>
              <w:t xml:space="preserve">Prioridad en negocio: </w:t>
            </w:r>
            <w:r w:rsidRPr="00905F57">
              <w:t>Alta</w:t>
            </w:r>
          </w:p>
        </w:tc>
        <w:tc>
          <w:tcPr>
            <w:tcW w:w="4588" w:type="dxa"/>
          </w:tcPr>
          <w:p w14:paraId="3A3A33A3" w14:textId="5AC23414" w:rsidR="00825FF9" w:rsidRPr="00905F57" w:rsidRDefault="00825FF9" w:rsidP="007C4BFF">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7C4BFF">
            <w:pPr>
              <w:spacing w:line="276" w:lineRule="auto"/>
              <w:rPr>
                <w:b/>
                <w:bCs/>
              </w:rPr>
            </w:pPr>
          </w:p>
          <w:p w14:paraId="3881F2DA" w14:textId="77777777" w:rsidR="00825FF9" w:rsidRPr="00905F57" w:rsidRDefault="00825FF9" w:rsidP="007C4BFF">
            <w:pPr>
              <w:spacing w:line="276" w:lineRule="auto"/>
              <w:rPr>
                <w:b/>
                <w:bCs/>
              </w:rPr>
            </w:pPr>
            <w:r w:rsidRPr="00905F57">
              <w:rPr>
                <w:b/>
                <w:bCs/>
              </w:rPr>
              <w:t>Descripción: Donde el usuario inicia sesión para entrar al sistema, también en caso de no tener cuenta puede crear una.</w:t>
            </w:r>
          </w:p>
          <w:p w14:paraId="6C4E600C" w14:textId="77777777" w:rsidR="00825FF9" w:rsidRPr="00905F57" w:rsidRDefault="00825FF9" w:rsidP="007C4BFF">
            <w:pPr>
              <w:spacing w:after="0" w:line="276" w:lineRule="auto"/>
              <w:rPr>
                <w:bCs/>
              </w:rPr>
            </w:pPr>
          </w:p>
        </w:tc>
      </w:tr>
      <w:tr w:rsidR="00825FF9" w:rsidRPr="001749B8" w14:paraId="174685F7" w14:textId="77777777" w:rsidTr="008C7849">
        <w:trPr>
          <w:trHeight w:val="268"/>
        </w:trPr>
        <w:tc>
          <w:tcPr>
            <w:tcW w:w="8586" w:type="dxa"/>
            <w:gridSpan w:val="2"/>
          </w:tcPr>
          <w:p w14:paraId="2517A5F6" w14:textId="77777777" w:rsidR="00825FF9" w:rsidRPr="00905F57" w:rsidRDefault="00825FF9" w:rsidP="007C4BFF">
            <w:pPr>
              <w:spacing w:line="276" w:lineRule="auto"/>
            </w:pPr>
            <w:r w:rsidRPr="00905F57">
              <w:rPr>
                <w:b/>
                <w:bCs/>
              </w:rPr>
              <w:t xml:space="preserve">Observaciones: </w:t>
            </w:r>
            <w:r w:rsidRPr="00905F57">
              <w:rPr>
                <w:bCs/>
              </w:rPr>
              <w:t>Ninguna</w:t>
            </w:r>
          </w:p>
        </w:tc>
      </w:tr>
      <w:tr w:rsidR="00825FF9" w:rsidRPr="001749B8" w14:paraId="2C74F319" w14:textId="77777777" w:rsidTr="00196DB0">
        <w:trPr>
          <w:trHeight w:val="5831"/>
        </w:trPr>
        <w:tc>
          <w:tcPr>
            <w:tcW w:w="8586" w:type="dxa"/>
            <w:gridSpan w:val="2"/>
          </w:tcPr>
          <w:p w14:paraId="7355B774" w14:textId="4BF0EAF4" w:rsidR="00825FF9" w:rsidRPr="00905F57" w:rsidRDefault="00825FF9" w:rsidP="007C4BFF">
            <w:pPr>
              <w:spacing w:line="276" w:lineRule="auto"/>
              <w:rPr>
                <w:b/>
                <w:bCs/>
              </w:rPr>
            </w:pPr>
            <w:r w:rsidRPr="00905F57">
              <w:rPr>
                <w:b/>
                <w:bCs/>
              </w:rPr>
              <w:t xml:space="preserve">Propuesta de interfaz: </w:t>
            </w:r>
          </w:p>
          <w:p w14:paraId="3A6BBFF9" w14:textId="77777777" w:rsidR="00825FF9" w:rsidRPr="001C0889" w:rsidRDefault="00825FF9" w:rsidP="007C4BFF">
            <w:pPr>
              <w:spacing w:line="276" w:lineRule="auto"/>
              <w:jc w:val="center"/>
              <w:rPr>
                <w:bCs/>
              </w:rPr>
            </w:pPr>
            <w:r w:rsidRPr="001C0889">
              <w:rPr>
                <w:bCs/>
                <w:noProof/>
                <w:lang w:eastAsia="es-ES"/>
              </w:rPr>
              <w:drawing>
                <wp:inline distT="0" distB="0" distL="0" distR="0" wp14:anchorId="1D9EE385" wp14:editId="731E085F">
                  <wp:extent cx="5550196" cy="3317358"/>
                  <wp:effectExtent l="0" t="0" r="0" b="0"/>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2">
                            <a:extLst>
                              <a:ext uri="{28A0092B-C50C-407E-A947-70E740481C1C}">
                                <a14:useLocalDpi xmlns:a14="http://schemas.microsoft.com/office/drawing/2010/main" val="0"/>
                              </a:ext>
                            </a:extLst>
                          </a:blip>
                          <a:srcRect r="-465" b="29641"/>
                          <a:stretch/>
                        </pic:blipFill>
                        <pic:spPr bwMode="auto">
                          <a:xfrm>
                            <a:off x="0" y="0"/>
                            <a:ext cx="5550196" cy="3317358"/>
                          </a:xfrm>
                          <a:prstGeom prst="rect">
                            <a:avLst/>
                          </a:prstGeom>
                          <a:noFill/>
                          <a:ln>
                            <a:noFill/>
                          </a:ln>
                          <a:extLst>
                            <a:ext uri="{53640926-AAD7-44D8-BBD7-CCE9431645EC}">
                              <a14:shadowObscured xmlns:a14="http://schemas.microsoft.com/office/drawing/2010/main"/>
                            </a:ext>
                          </a:extLst>
                        </pic:spPr>
                      </pic:pic>
                    </a:graphicData>
                  </a:graphic>
                </wp:inline>
              </w:drawing>
            </w:r>
          </w:p>
          <w:p w14:paraId="3028E8BA" w14:textId="77777777" w:rsidR="00825FF9" w:rsidRPr="00905F57" w:rsidRDefault="00825FF9" w:rsidP="001C0889">
            <w:pPr>
              <w:spacing w:line="276" w:lineRule="auto"/>
              <w:jc w:val="center"/>
              <w:rPr>
                <w:b/>
                <w:bCs/>
              </w:rPr>
            </w:pPr>
          </w:p>
        </w:tc>
      </w:tr>
    </w:tbl>
    <w:p w14:paraId="159EBFAC" w14:textId="0F29C435" w:rsidR="00196DB0" w:rsidRDefault="00196DB0" w:rsidP="007C4BFF">
      <w:pPr>
        <w:spacing w:line="276" w:lineRule="auto"/>
      </w:pPr>
    </w:p>
    <w:p w14:paraId="09DA50AB" w14:textId="6A52A94B" w:rsidR="00C34197" w:rsidRPr="00871AFE" w:rsidRDefault="00C34197" w:rsidP="007C4BFF">
      <w:pPr>
        <w:spacing w:line="276" w:lineRule="auto"/>
        <w:rPr>
          <w:b/>
        </w:rPr>
      </w:pPr>
      <w:r>
        <w:rPr>
          <w:b/>
        </w:rPr>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7C4BFF">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7C4BFF">
            <w:pPr>
              <w:spacing w:line="276" w:lineRule="auto"/>
              <w:rPr>
                <w:b/>
              </w:rPr>
            </w:pPr>
            <w:r>
              <w:rPr>
                <w:b/>
              </w:rPr>
              <w:t>Número:2</w:t>
            </w:r>
          </w:p>
        </w:tc>
        <w:tc>
          <w:tcPr>
            <w:tcW w:w="4572" w:type="dxa"/>
          </w:tcPr>
          <w:p w14:paraId="6C8FD522" w14:textId="77777777" w:rsidR="00C34197" w:rsidRPr="004D233F" w:rsidRDefault="00C34197" w:rsidP="007C4BFF">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7C4BFF">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7C4BFF">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7C4BFF">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7C4BFF">
            <w:pPr>
              <w:spacing w:line="276" w:lineRule="auto"/>
              <w:rPr>
                <w:b/>
                <w:bCs/>
              </w:rPr>
            </w:pPr>
          </w:p>
          <w:p w14:paraId="0A9634B1" w14:textId="77777777" w:rsidR="00C34197" w:rsidRPr="004D233F" w:rsidRDefault="00C34197" w:rsidP="007C4BFF">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7C4BFF">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7C4BFF">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7C4BFF">
            <w:pPr>
              <w:spacing w:line="276" w:lineRule="auto"/>
              <w:rPr>
                <w:b/>
                <w:bCs/>
              </w:rPr>
            </w:pPr>
            <w:r w:rsidRPr="004D233F">
              <w:rPr>
                <w:b/>
                <w:bCs/>
              </w:rPr>
              <w:t xml:space="preserve">Propuesta de interfaz: </w:t>
            </w:r>
          </w:p>
          <w:p w14:paraId="4D7C875B" w14:textId="77777777" w:rsidR="00C34197" w:rsidRPr="004D233F" w:rsidRDefault="00C34197" w:rsidP="007C4BFF">
            <w:pPr>
              <w:spacing w:line="276" w:lineRule="auto"/>
              <w:rPr>
                <w:b/>
                <w:bCs/>
              </w:rPr>
            </w:pPr>
          </w:p>
          <w:p w14:paraId="3D619EFA" w14:textId="77777777" w:rsidR="00C34197" w:rsidRPr="004D233F" w:rsidRDefault="00C34197" w:rsidP="007C4BFF">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1C0889">
            <w:pPr>
              <w:spacing w:line="276" w:lineRule="auto"/>
              <w:jc w:val="center"/>
              <w:rPr>
                <w:b/>
                <w:bCs/>
              </w:rPr>
            </w:pPr>
          </w:p>
        </w:tc>
      </w:tr>
    </w:tbl>
    <w:p w14:paraId="1C651B8B" w14:textId="77777777" w:rsidR="00C34197" w:rsidRDefault="00C34197" w:rsidP="007C4BFF">
      <w:pPr>
        <w:spacing w:after="0" w:line="276" w:lineRule="auto"/>
        <w:rPr>
          <w:b/>
        </w:rPr>
      </w:pPr>
      <w:r>
        <w:rPr>
          <w:b/>
        </w:rPr>
        <w:br w:type="page"/>
      </w:r>
    </w:p>
    <w:p w14:paraId="48CBCE4F" w14:textId="372F69FB" w:rsidR="00871AFE" w:rsidRPr="00871AFE" w:rsidRDefault="00C34197" w:rsidP="007C4BFF">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7C4BFF">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7C4BFF">
            <w:pPr>
              <w:spacing w:line="276" w:lineRule="auto"/>
              <w:rPr>
                <w:b/>
              </w:rPr>
            </w:pPr>
            <w:r>
              <w:rPr>
                <w:b/>
              </w:rPr>
              <w:t>Número:3</w:t>
            </w:r>
          </w:p>
        </w:tc>
        <w:tc>
          <w:tcPr>
            <w:tcW w:w="4887" w:type="dxa"/>
          </w:tcPr>
          <w:p w14:paraId="28BA15D9" w14:textId="77777777" w:rsidR="006E6DAA" w:rsidRPr="00871C5C" w:rsidRDefault="006E6DAA" w:rsidP="007C4BFF">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7C4BFF">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7C4BFF">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7C4BFF">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7C4BFF">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DE7DAD">
            <w:pPr>
              <w:spacing w:line="276" w:lineRule="auto"/>
              <w:jc w:val="both"/>
              <w:rPr>
                <w:bCs/>
              </w:rPr>
            </w:pPr>
            <w:r w:rsidRPr="00871C5C">
              <w:rPr>
                <w:bCs/>
              </w:rPr>
              <w:t>Operaciones:</w:t>
            </w:r>
          </w:p>
          <w:p w14:paraId="14F70AF5" w14:textId="77777777" w:rsidR="006E6DAA" w:rsidRPr="00871C5C" w:rsidRDefault="006E6DAA" w:rsidP="00DE7DAD">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DE7DAD">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DE7DAD">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DE7DAD">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DE7DAD">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DE7DAD">
            <w:pPr>
              <w:pStyle w:val="Prrafodelista"/>
              <w:suppressAutoHyphens w:val="0"/>
              <w:spacing w:after="0"/>
              <w:jc w:val="both"/>
              <w:rPr>
                <w:bCs/>
                <w:lang w:val="es-ES"/>
              </w:rPr>
            </w:pPr>
          </w:p>
          <w:p w14:paraId="2A3F2DC2" w14:textId="5990B4F3" w:rsidR="00F34F8D" w:rsidRPr="003049D3" w:rsidRDefault="00F34F8D" w:rsidP="00DE7DAD">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7C4BFF">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7C4BFF">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7C4BFF">
            <w:pPr>
              <w:spacing w:line="276" w:lineRule="auto"/>
              <w:rPr>
                <w:b/>
                <w:bCs/>
              </w:rPr>
            </w:pPr>
            <w:r w:rsidRPr="00871C5C">
              <w:rPr>
                <w:b/>
                <w:bCs/>
              </w:rPr>
              <w:t xml:space="preserve">Propuesta de interfaz: </w:t>
            </w:r>
          </w:p>
          <w:p w14:paraId="0BABD004" w14:textId="77777777" w:rsidR="006E6DAA" w:rsidRPr="00871C5C" w:rsidRDefault="006E6DAA" w:rsidP="007C4BFF">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7C4BFF">
            <w:pPr>
              <w:spacing w:line="276" w:lineRule="auto"/>
              <w:jc w:val="center"/>
              <w:rPr>
                <w:b/>
                <w:bCs/>
              </w:rPr>
            </w:pPr>
          </w:p>
        </w:tc>
      </w:tr>
    </w:tbl>
    <w:p w14:paraId="64C0B25B" w14:textId="1CFF0B1F" w:rsidR="00196DB0" w:rsidRPr="006E3E2F" w:rsidRDefault="006E3E2F" w:rsidP="006E3E2F">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4F26E6">
            <w:pPr>
              <w:tabs>
                <w:tab w:val="left" w:pos="2450"/>
                <w:tab w:val="left" w:pos="2977"/>
                <w:tab w:val="center" w:pos="4139"/>
              </w:tabs>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4F26E6">
            <w:pPr>
              <w:rPr>
                <w:b/>
              </w:rPr>
            </w:pPr>
            <w:r>
              <w:rPr>
                <w:b/>
              </w:rPr>
              <w:t>Número: 4</w:t>
            </w:r>
          </w:p>
        </w:tc>
        <w:tc>
          <w:tcPr>
            <w:tcW w:w="4643" w:type="dxa"/>
          </w:tcPr>
          <w:p w14:paraId="30831264" w14:textId="77777777" w:rsidR="00343C6F" w:rsidRPr="004D233F" w:rsidRDefault="00343C6F" w:rsidP="004F26E6">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4F26E6">
            <w:pPr>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4F26E6">
            <w:pPr>
              <w:rPr>
                <w:b/>
              </w:rPr>
            </w:pPr>
            <w:r w:rsidRPr="004D233F">
              <w:rPr>
                <w:b/>
              </w:rPr>
              <w:t xml:space="preserve">Prioridad en negocio: </w:t>
            </w:r>
            <w:r w:rsidRPr="004D233F">
              <w:t>Alta</w:t>
            </w:r>
          </w:p>
        </w:tc>
        <w:tc>
          <w:tcPr>
            <w:tcW w:w="4643" w:type="dxa"/>
          </w:tcPr>
          <w:p w14:paraId="41E78FFA" w14:textId="6078048B" w:rsidR="00343C6F" w:rsidRPr="00C21B7A" w:rsidRDefault="00343C6F" w:rsidP="00861B19">
            <w:pPr>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4F26E6">
            <w:pPr>
              <w:rPr>
                <w:b/>
                <w:bCs/>
              </w:rPr>
            </w:pPr>
          </w:p>
          <w:p w14:paraId="57004FD9" w14:textId="77777777" w:rsidR="00343C6F" w:rsidRPr="004D233F" w:rsidRDefault="00343C6F" w:rsidP="004F26E6">
            <w:pPr>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4F26E6">
            <w:pPr>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4F26E6">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4F26E6">
            <w:pPr>
              <w:rPr>
                <w:b/>
                <w:bCs/>
              </w:rPr>
            </w:pPr>
            <w:r w:rsidRPr="004D233F">
              <w:rPr>
                <w:b/>
                <w:bCs/>
              </w:rPr>
              <w:lastRenderedPageBreak/>
              <w:t xml:space="preserve">Propuesta de interfaz: </w:t>
            </w:r>
          </w:p>
          <w:p w14:paraId="433B2345" w14:textId="77777777" w:rsidR="00343C6F" w:rsidRPr="004D233F" w:rsidRDefault="00343C6F" w:rsidP="004F26E6">
            <w:pPr>
              <w:rPr>
                <w:b/>
                <w:bCs/>
              </w:rPr>
            </w:pPr>
          </w:p>
          <w:p w14:paraId="4EC4F52B" w14:textId="77777777" w:rsidR="00343C6F" w:rsidRPr="004D233F" w:rsidRDefault="00343C6F" w:rsidP="004F26E6">
            <w:pPr>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4F26E6">
            <w:pPr>
              <w:jc w:val="center"/>
              <w:rPr>
                <w:b/>
                <w:bCs/>
              </w:rPr>
            </w:pPr>
          </w:p>
          <w:p w14:paraId="5A6C20AD" w14:textId="77777777" w:rsidR="00343C6F" w:rsidRPr="004D233F" w:rsidRDefault="00343C6F" w:rsidP="004F26E6">
            <w:pPr>
              <w:jc w:val="center"/>
              <w:rPr>
                <w:b/>
                <w:bCs/>
              </w:rPr>
            </w:pPr>
          </w:p>
          <w:p w14:paraId="012E772D" w14:textId="77777777" w:rsidR="00343C6F" w:rsidRPr="004D233F" w:rsidRDefault="00343C6F" w:rsidP="004F26E6">
            <w:pPr>
              <w:jc w:val="center"/>
              <w:rPr>
                <w:b/>
                <w:bCs/>
              </w:rPr>
            </w:pPr>
          </w:p>
        </w:tc>
      </w:tr>
    </w:tbl>
    <w:p w14:paraId="0481294C" w14:textId="2D171865" w:rsidR="00343C6F" w:rsidRDefault="00343C6F" w:rsidP="007C4BFF">
      <w:pPr>
        <w:spacing w:after="0" w:line="276" w:lineRule="auto"/>
        <w:rPr>
          <w:rFonts w:ascii="Arial Black" w:hAnsi="Arial Black"/>
          <w:sz w:val="36"/>
          <w:szCs w:val="36"/>
        </w:rPr>
      </w:pPr>
    </w:p>
    <w:p w14:paraId="0B14AB57" w14:textId="7326C9C5" w:rsidR="001B1C7C" w:rsidRPr="00343C6F" w:rsidRDefault="00343C6F">
      <w:pPr>
        <w:spacing w:after="0" w:line="240" w:lineRule="auto"/>
        <w:rPr>
          <w:rFonts w:ascii="Arial Black" w:hAnsi="Arial Black"/>
          <w:sz w:val="36"/>
          <w:szCs w:val="36"/>
        </w:rPr>
      </w:pPr>
      <w:r>
        <w:rPr>
          <w:rFonts w:ascii="Arial Black" w:hAnsi="Arial Black"/>
          <w:sz w:val="36"/>
          <w:szCs w:val="36"/>
        </w:rPr>
        <w:br w:type="page"/>
      </w:r>
    </w:p>
    <w:p w14:paraId="28597E0E" w14:textId="684330AE" w:rsidR="008B4F2C" w:rsidRDefault="008B4F2C" w:rsidP="008B4F2C">
      <w:pPr>
        <w:pStyle w:val="Ttulo3"/>
        <w:spacing w:line="276" w:lineRule="auto"/>
        <w:jc w:val="both"/>
        <w:rPr>
          <w:rFonts w:ascii="Arial" w:hAnsi="Arial" w:cs="Arial"/>
          <w:b/>
          <w:color w:val="auto"/>
        </w:rPr>
      </w:pPr>
      <w:bookmarkStart w:id="35" w:name="_Toc109136586"/>
      <w:r>
        <w:rPr>
          <w:rFonts w:ascii="Arial" w:hAnsi="Arial" w:cs="Arial"/>
          <w:b/>
          <w:color w:val="auto"/>
        </w:rPr>
        <w:lastRenderedPageBreak/>
        <w:t>2.3.</w:t>
      </w:r>
      <w:r w:rsidR="0010356D">
        <w:rPr>
          <w:rFonts w:ascii="Arial" w:hAnsi="Arial" w:cs="Arial"/>
          <w:b/>
          <w:color w:val="auto"/>
        </w:rPr>
        <w:t>4</w:t>
      </w:r>
      <w:r>
        <w:rPr>
          <w:rFonts w:ascii="Arial" w:hAnsi="Arial" w:cs="Arial"/>
          <w:b/>
          <w:color w:val="auto"/>
        </w:rPr>
        <w:t>. Diseño de Base de Batos</w:t>
      </w:r>
      <w:bookmarkEnd w:id="35"/>
    </w:p>
    <w:p w14:paraId="26F12A25" w14:textId="77777777" w:rsidR="00216AA6" w:rsidRPr="00216AA6" w:rsidRDefault="00216AA6" w:rsidP="00216AA6"/>
    <w:p w14:paraId="35B8E4EF" w14:textId="183EC08B" w:rsidR="007D3308" w:rsidRDefault="008B4F2C" w:rsidP="007D3308">
      <w:pPr>
        <w:spacing w:line="360" w:lineRule="auto"/>
        <w:jc w:val="both"/>
        <w:rPr>
          <w:color w:val="000000"/>
        </w:rPr>
      </w:pPr>
      <w:r>
        <w:rPr>
          <w:color w:val="000000"/>
        </w:rPr>
        <w:t>El sistema cuenta con una base de datos no relacional (</w:t>
      </w:r>
      <w:proofErr w:type="spellStart"/>
      <w:r>
        <w:rPr>
          <w:color w:val="000000"/>
        </w:rPr>
        <w:t>noSQL</w:t>
      </w:r>
      <w:proofErr w:type="spellEnd"/>
      <w:r>
        <w:rPr>
          <w:color w:val="000000"/>
        </w:rPr>
        <w:t xml:space="preserve">) que está </w:t>
      </w:r>
      <w:r w:rsidR="009D256A">
        <w:rPr>
          <w:color w:val="000000"/>
        </w:rPr>
        <w:t xml:space="preserve">orientada </w:t>
      </w:r>
      <w:r w:rsidR="009B25AC">
        <w:rPr>
          <w:color w:val="000000"/>
        </w:rPr>
        <w:t>a</w:t>
      </w:r>
      <w:r>
        <w:rPr>
          <w:color w:val="000000"/>
        </w:rPr>
        <w:t xml:space="preserve"> documentos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 (clave-</w:t>
      </w:r>
      <w:r w:rsidR="00C63343">
        <w:rPr>
          <w:color w:val="000000"/>
        </w:rPr>
        <w:t>valor</w:t>
      </w:r>
      <w:r w:rsidR="007D3308">
        <w:rPr>
          <w:color w:val="000000"/>
        </w:rPr>
        <w:t xml:space="preserve">). </w:t>
      </w:r>
    </w:p>
    <w:p w14:paraId="5132D4D1" w14:textId="26EAEE85" w:rsidR="001B1C7C" w:rsidRDefault="006016BE" w:rsidP="007D3308">
      <w:pPr>
        <w:spacing w:line="360"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6016BE">
        <w:rPr>
          <w:noProof/>
          <w:color w:val="000000"/>
          <w:lang w:eastAsia="es-ES"/>
        </w:rPr>
        <w:drawing>
          <wp:inline distT="0" distB="0" distL="0" distR="0" wp14:anchorId="259343FE" wp14:editId="23C81628">
            <wp:extent cx="6096000" cy="3860367"/>
            <wp:effectExtent l="76200" t="76200" r="133350" b="140335"/>
            <wp:docPr id="4" name="Imagen 4" descr="D:\DATOS ERNESTO\ING INFORMATICA\TESIS NETO\Documentos extras\Modelo MongoDB cla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Modelo MongoDB claro.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2634" cy="38709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0A8281" w14:textId="27233C92" w:rsidR="008C1E1A" w:rsidRPr="008C1E1A" w:rsidRDefault="008C1E1A" w:rsidP="007D3308">
      <w:pPr>
        <w:spacing w:line="360" w:lineRule="auto"/>
        <w:jc w:val="both"/>
        <w:rPr>
          <w:b/>
          <w:color w:val="000000"/>
        </w:rPr>
      </w:pPr>
      <w:r w:rsidRPr="008C1E1A">
        <w:rPr>
          <w:b/>
          <w:color w:val="000000"/>
        </w:rPr>
        <w:t>Figura 2.2</w:t>
      </w:r>
      <w:r>
        <w:rPr>
          <w:b/>
          <w:color w:val="000000"/>
        </w:rPr>
        <w:t xml:space="preserve"> Diagrama de Base de Datos</w:t>
      </w:r>
    </w:p>
    <w:p w14:paraId="34AFB282" w14:textId="77777777" w:rsidR="00EB6000" w:rsidRDefault="00EB6000">
      <w:pPr>
        <w:spacing w:after="0" w:line="240" w:lineRule="auto"/>
        <w:rPr>
          <w:b/>
        </w:rPr>
      </w:pPr>
      <w:r>
        <w:rPr>
          <w:b/>
        </w:rPr>
        <w:br w:type="page"/>
      </w:r>
    </w:p>
    <w:p w14:paraId="54AB2F22" w14:textId="2766FAC9" w:rsidR="007D3308" w:rsidRPr="00DB67DE" w:rsidRDefault="007D3308" w:rsidP="007D3308">
      <w:pPr>
        <w:spacing w:line="360" w:lineRule="auto"/>
        <w:jc w:val="both"/>
        <w:rPr>
          <w:b/>
        </w:rPr>
      </w:pPr>
      <w:r w:rsidRPr="00DB67DE">
        <w:rPr>
          <w:b/>
        </w:rPr>
        <w:lastRenderedPageBreak/>
        <w:t>Colecciones</w:t>
      </w:r>
      <w:r w:rsidR="00406B7A" w:rsidRPr="00DB67DE">
        <w:rPr>
          <w:b/>
        </w:rPr>
        <w:t xml:space="preserve"> </w:t>
      </w:r>
      <w:r w:rsidR="00B66CD2" w:rsidRPr="00DB67DE">
        <w:rPr>
          <w:b/>
        </w:rPr>
        <w:t>P</w:t>
      </w:r>
      <w:r w:rsidR="00406B7A" w:rsidRPr="00DB67DE">
        <w:rPr>
          <w:b/>
        </w:rPr>
        <w:t xml:space="preserve">resentes </w:t>
      </w:r>
    </w:p>
    <w:p w14:paraId="6DFB9088" w14:textId="42A49058" w:rsidR="007D3308" w:rsidRPr="00406B7A" w:rsidRDefault="007D3308" w:rsidP="00406B7A">
      <w:pPr>
        <w:pStyle w:val="Prrafodelista"/>
        <w:numPr>
          <w:ilvl w:val="0"/>
          <w:numId w:val="18"/>
        </w:numPr>
        <w:spacing w:line="360" w:lineRule="auto"/>
        <w:jc w:val="both"/>
      </w:pPr>
      <w:r w:rsidRPr="000F34F7">
        <w:rPr>
          <w:b/>
          <w:color w:val="000000"/>
        </w:rPr>
        <w:t>Contenido:</w:t>
      </w:r>
      <w:r w:rsidRPr="00406B7A">
        <w:rPr>
          <w:color w:val="000000"/>
        </w:rPr>
        <w:t xml:space="preserve"> Es donde se </w:t>
      </w:r>
      <w:r w:rsidR="002C3816" w:rsidRPr="00406B7A">
        <w:rPr>
          <w:color w:val="000000"/>
        </w:rPr>
        <w:t>localizan</w:t>
      </w:r>
      <w:r w:rsidR="00331F35">
        <w:rPr>
          <w:color w:val="000000"/>
        </w:rPr>
        <w:t xml:space="preserve"> los documentos con</w:t>
      </w:r>
      <w:r w:rsidRPr="00406B7A">
        <w:rPr>
          <w:color w:val="000000"/>
        </w:rPr>
        <w:t xml:space="preserve"> la información y los resultados (texto con el contenido a analizar, las preguntas y respuestas derivadas del texto, </w:t>
      </w:r>
      <w:r w:rsidR="006D37D7" w:rsidRPr="00406B7A">
        <w:rPr>
          <w:color w:val="000000"/>
        </w:rPr>
        <w:t>etc.</w:t>
      </w:r>
      <w:r w:rsidRPr="00406B7A">
        <w:rPr>
          <w:color w:val="000000"/>
        </w:rPr>
        <w:t>)</w:t>
      </w:r>
    </w:p>
    <w:p w14:paraId="0312E2F6" w14:textId="5297AF41" w:rsidR="00406B7A" w:rsidRDefault="000F34F7" w:rsidP="00406B7A">
      <w:pPr>
        <w:pStyle w:val="Prrafodelista"/>
        <w:numPr>
          <w:ilvl w:val="0"/>
          <w:numId w:val="18"/>
        </w:numPr>
        <w:spacing w:line="360" w:lineRule="auto"/>
        <w:jc w:val="both"/>
      </w:pPr>
      <w:proofErr w:type="spellStart"/>
      <w:r>
        <w:rPr>
          <w:b/>
        </w:rPr>
        <w:t>Asistente_</w:t>
      </w:r>
      <w:r w:rsidR="00624BE0" w:rsidRPr="000F34F7">
        <w:rPr>
          <w:b/>
        </w:rPr>
        <w:t>Virtual</w:t>
      </w:r>
      <w:proofErr w:type="spellEnd"/>
      <w:r w:rsidR="00624BE0">
        <w:t xml:space="preserve">: Es donde se encuentra </w:t>
      </w:r>
      <w:r w:rsidR="00A55414">
        <w:rPr>
          <w:color w:val="000000"/>
        </w:rPr>
        <w:t>los documentos</w:t>
      </w:r>
      <w:r w:rsidR="002D2C57">
        <w:rPr>
          <w:color w:val="000000"/>
        </w:rPr>
        <w:t xml:space="preserve"> con</w:t>
      </w:r>
      <w:r w:rsidR="00A55414">
        <w:rPr>
          <w:color w:val="000000"/>
        </w:rPr>
        <w:t xml:space="preserve"> </w:t>
      </w:r>
      <w:r w:rsidR="00624BE0">
        <w:t xml:space="preserve">la información respecto al </w:t>
      </w:r>
      <w:r w:rsidR="00E27DBB">
        <w:t>robot conversacional</w:t>
      </w:r>
      <w:r w:rsidR="00624BE0">
        <w:t xml:space="preserve"> (</w:t>
      </w:r>
      <w:r w:rsidR="009B7DC0">
        <w:t>n</w:t>
      </w:r>
      <w:r w:rsidR="00624BE0">
        <w:t xml:space="preserve">ombre, puerto, servidor, </w:t>
      </w:r>
      <w:r w:rsidR="006D37D7">
        <w:t>etc.</w:t>
      </w:r>
      <w:r w:rsidR="00624BE0">
        <w:t>)</w:t>
      </w:r>
    </w:p>
    <w:p w14:paraId="799E3600" w14:textId="74BBE505" w:rsidR="000F34F7" w:rsidRPr="00792EEF" w:rsidRDefault="00A43417" w:rsidP="000F34F7">
      <w:pPr>
        <w:pStyle w:val="Prrafodelista"/>
        <w:numPr>
          <w:ilvl w:val="0"/>
          <w:numId w:val="18"/>
        </w:numPr>
        <w:spacing w:line="360" w:lineRule="auto"/>
        <w:jc w:val="both"/>
      </w:pPr>
      <w:r w:rsidRPr="000F34F7">
        <w:rPr>
          <w:b/>
        </w:rPr>
        <w:t>Cliente</w:t>
      </w:r>
      <w:r w:rsidR="00976CA6" w:rsidRPr="000F34F7">
        <w:rPr>
          <w:b/>
        </w:rPr>
        <w:t>s</w:t>
      </w:r>
      <w:r>
        <w:t xml:space="preserve">: Es donde se </w:t>
      </w:r>
      <w:r w:rsidR="00696020">
        <w:t>hallan</w:t>
      </w:r>
      <w:r w:rsidR="00A55414">
        <w:t xml:space="preserve"> </w:t>
      </w:r>
      <w:r w:rsidR="00A55414">
        <w:rPr>
          <w:color w:val="000000"/>
        </w:rPr>
        <w:t>los documentos</w:t>
      </w:r>
      <w:r w:rsidR="00270083">
        <w:rPr>
          <w:color w:val="000000"/>
        </w:rPr>
        <w:t xml:space="preserve"> con</w:t>
      </w:r>
      <w:r>
        <w:t xml:space="preserve"> la información correspondiente a los usuarios que usan la herramienta. (nombre, correo, contraseña de inicio de sesión)</w:t>
      </w:r>
      <w:r w:rsidR="00792EEF">
        <w:t>.</w:t>
      </w:r>
    </w:p>
    <w:p w14:paraId="2B896F19" w14:textId="5BF9218C" w:rsidR="000F34F7" w:rsidRPr="00DB67DE" w:rsidRDefault="000F34F7" w:rsidP="000F34F7">
      <w:pPr>
        <w:spacing w:line="360" w:lineRule="auto"/>
        <w:jc w:val="both"/>
        <w:rPr>
          <w:b/>
        </w:rPr>
      </w:pPr>
      <w:r w:rsidRPr="00DB67DE">
        <w:rPr>
          <w:b/>
        </w:rPr>
        <w:t xml:space="preserve">Documentos Presentes </w:t>
      </w:r>
    </w:p>
    <w:p w14:paraId="7F88CD59" w14:textId="4D91003E" w:rsidR="000F34F7" w:rsidRPr="00CC3DEB" w:rsidRDefault="000F34F7" w:rsidP="000F34F7">
      <w:pPr>
        <w:pStyle w:val="Prrafodelista"/>
        <w:numPr>
          <w:ilvl w:val="0"/>
          <w:numId w:val="19"/>
        </w:numPr>
        <w:spacing w:line="360" w:lineRule="auto"/>
        <w:jc w:val="both"/>
        <w:rPr>
          <w:b/>
          <w:color w:val="000000"/>
        </w:rPr>
      </w:pPr>
      <w:proofErr w:type="spellStart"/>
      <w:r>
        <w:rPr>
          <w:b/>
          <w:color w:val="000000"/>
        </w:rPr>
        <w:t>Info_contenido</w:t>
      </w:r>
      <w:proofErr w:type="spellEnd"/>
      <w:r>
        <w:rPr>
          <w:b/>
          <w:color w:val="000000"/>
        </w:rPr>
        <w:t xml:space="preserve">: </w:t>
      </w:r>
      <w:r w:rsidRPr="000F34F7">
        <w:rPr>
          <w:color w:val="000000"/>
        </w:rPr>
        <w:t xml:space="preserve">Es donde se encuentran </w:t>
      </w:r>
      <w:r>
        <w:rPr>
          <w:color w:val="000000"/>
        </w:rPr>
        <w:t xml:space="preserve">los diferentes </w:t>
      </w:r>
      <w:r w:rsidR="00AD29D5">
        <w:rPr>
          <w:color w:val="000000"/>
        </w:rPr>
        <w:t>campos</w:t>
      </w:r>
      <w:r w:rsidR="00CC3DEB">
        <w:rPr>
          <w:color w:val="000000"/>
        </w:rPr>
        <w:t xml:space="preserve"> </w:t>
      </w:r>
      <w:r w:rsidR="00DB67DE">
        <w:rPr>
          <w:color w:val="000000"/>
        </w:rPr>
        <w:t>relacionados</w:t>
      </w:r>
      <w:r w:rsidR="00DB67DE">
        <w:rPr>
          <w:rStyle w:val="Refdecomentario"/>
          <w:lang w:val="es-ES"/>
        </w:rPr>
        <w:t xml:space="preserve"> </w:t>
      </w:r>
      <w:r w:rsidR="00CC3DEB">
        <w:rPr>
          <w:color w:val="000000"/>
        </w:rPr>
        <w:t>con la información</w:t>
      </w:r>
      <w:r w:rsidR="00143B06">
        <w:rPr>
          <w:color w:val="000000"/>
        </w:rPr>
        <w:t xml:space="preserve"> (básicamente el texto con el contenido con el que se creará el conocimiento </w:t>
      </w:r>
      <w:r w:rsidR="00C52141">
        <w:rPr>
          <w:color w:val="000000"/>
        </w:rPr>
        <w:t>para el</w:t>
      </w:r>
      <w:r w:rsidR="00143B06">
        <w:rPr>
          <w:color w:val="000000"/>
        </w:rPr>
        <w:t xml:space="preserve"> AV)</w:t>
      </w:r>
      <w:r w:rsidR="00CC3DEB">
        <w:rPr>
          <w:color w:val="000000"/>
        </w:rPr>
        <w:t xml:space="preserve"> que se le da </w:t>
      </w:r>
      <w:r w:rsidR="001D5FFA">
        <w:rPr>
          <w:color w:val="000000"/>
        </w:rPr>
        <w:t>a la herramienta</w:t>
      </w:r>
      <w:r w:rsidR="00CC3DEB">
        <w:rPr>
          <w:color w:val="000000"/>
        </w:rPr>
        <w:t xml:space="preserve"> y los resultados del análisis</w:t>
      </w:r>
      <w:r>
        <w:rPr>
          <w:color w:val="000000"/>
        </w:rPr>
        <w:t>,</w:t>
      </w:r>
      <w:r w:rsidR="00D949C2">
        <w:rPr>
          <w:color w:val="000000"/>
        </w:rPr>
        <w:t xml:space="preserve"> uno de estos </w:t>
      </w:r>
      <w:r w:rsidR="00AD29D5">
        <w:rPr>
          <w:color w:val="000000"/>
        </w:rPr>
        <w:t>campos</w:t>
      </w:r>
      <w:r w:rsidR="00D949C2">
        <w:rPr>
          <w:color w:val="000000"/>
        </w:rPr>
        <w:t xml:space="preserve"> es el </w:t>
      </w:r>
      <w:r w:rsidR="00D949C2" w:rsidRPr="00D949C2">
        <w:rPr>
          <w:b/>
          <w:color w:val="000000"/>
        </w:rPr>
        <w:t>_id</w:t>
      </w:r>
      <w:r w:rsidR="00D949C2">
        <w:rPr>
          <w:color w:val="000000"/>
        </w:rPr>
        <w:t xml:space="preserve"> que es el </w:t>
      </w:r>
      <w:r w:rsidR="00AD29D5">
        <w:rPr>
          <w:color w:val="000000"/>
        </w:rPr>
        <w:t>identificador de cada documento. E</w:t>
      </w:r>
      <w:r w:rsidR="00D949C2">
        <w:rPr>
          <w:color w:val="000000"/>
        </w:rPr>
        <w:t>stos documentos</w:t>
      </w:r>
      <w:r>
        <w:rPr>
          <w:color w:val="000000"/>
        </w:rPr>
        <w:t xml:space="preserve"> pertenecen a la colección </w:t>
      </w:r>
      <w:r w:rsidRPr="000F34F7">
        <w:rPr>
          <w:b/>
          <w:i/>
          <w:color w:val="000000"/>
        </w:rPr>
        <w:t>Contenido</w:t>
      </w:r>
      <w:r>
        <w:rPr>
          <w:b/>
          <w:i/>
          <w:color w:val="000000"/>
        </w:rPr>
        <w:t>.</w:t>
      </w:r>
      <w:r w:rsidR="00D949C2">
        <w:rPr>
          <w:b/>
          <w:i/>
          <w:color w:val="000000"/>
        </w:rPr>
        <w:t xml:space="preserve"> </w:t>
      </w:r>
    </w:p>
    <w:p w14:paraId="1118775D" w14:textId="67BBE165" w:rsidR="00CC3DEB" w:rsidRPr="001D5FFA" w:rsidRDefault="00CC3DEB" w:rsidP="000F34F7">
      <w:pPr>
        <w:pStyle w:val="Prrafodelista"/>
        <w:numPr>
          <w:ilvl w:val="0"/>
          <w:numId w:val="19"/>
        </w:numPr>
        <w:spacing w:line="360" w:lineRule="auto"/>
        <w:jc w:val="both"/>
        <w:rPr>
          <w:b/>
          <w:color w:val="000000"/>
        </w:rPr>
      </w:pPr>
      <w:r>
        <w:rPr>
          <w:b/>
          <w:color w:val="000000"/>
        </w:rPr>
        <w:t xml:space="preserve">Asistente: </w:t>
      </w:r>
      <w:r w:rsidR="0092296B" w:rsidRPr="000F34F7">
        <w:rPr>
          <w:color w:val="000000"/>
        </w:rPr>
        <w:t xml:space="preserve">Es donde se encuentran </w:t>
      </w:r>
      <w:r w:rsidR="0092296B">
        <w:rPr>
          <w:color w:val="000000"/>
        </w:rPr>
        <w:t>los d</w:t>
      </w:r>
      <w:r w:rsidR="00DB67DE">
        <w:rPr>
          <w:color w:val="000000"/>
        </w:rPr>
        <w:t>iferentes campos respecto a</w:t>
      </w:r>
      <w:r w:rsidR="0092296B">
        <w:rPr>
          <w:color w:val="000000"/>
        </w:rPr>
        <w:t xml:space="preserve"> lo relacionado con la información acerca de los asistentes que se hayan creado.</w:t>
      </w:r>
      <w:r w:rsidR="00FE5073">
        <w:rPr>
          <w:color w:val="000000"/>
        </w:rPr>
        <w:t xml:space="preserve"> Estos documentos pertenecen a la colección </w:t>
      </w:r>
      <w:proofErr w:type="spellStart"/>
      <w:r w:rsidR="00FE5073" w:rsidRPr="00FE5073">
        <w:rPr>
          <w:b/>
          <w:i/>
        </w:rPr>
        <w:t>Asistente_Virtual</w:t>
      </w:r>
      <w:proofErr w:type="spellEnd"/>
      <w:r w:rsidR="00FE5073">
        <w:rPr>
          <w:b/>
          <w:i/>
          <w:color w:val="000000"/>
        </w:rPr>
        <w:t>.</w:t>
      </w:r>
    </w:p>
    <w:p w14:paraId="4EC32124" w14:textId="51B15DC6" w:rsidR="00DB67DE" w:rsidRPr="00CD6EE0" w:rsidRDefault="001D5FFA" w:rsidP="00DB67DE">
      <w:pPr>
        <w:pStyle w:val="Prrafodelista"/>
        <w:numPr>
          <w:ilvl w:val="0"/>
          <w:numId w:val="19"/>
        </w:numPr>
        <w:spacing w:line="360" w:lineRule="auto"/>
        <w:jc w:val="both"/>
        <w:rPr>
          <w:b/>
          <w:color w:val="000000"/>
        </w:rPr>
      </w:pPr>
      <w:r>
        <w:rPr>
          <w:b/>
          <w:color w:val="000000"/>
        </w:rPr>
        <w:lastRenderedPageBreak/>
        <w:t xml:space="preserve">Cliente: </w:t>
      </w:r>
      <w:r w:rsidRPr="000F34F7">
        <w:rPr>
          <w:color w:val="000000"/>
        </w:rPr>
        <w:t xml:space="preserve">Es donde se encuentran </w:t>
      </w:r>
      <w:r>
        <w:rPr>
          <w:color w:val="000000"/>
        </w:rPr>
        <w:t xml:space="preserve">los diferentes campos </w:t>
      </w:r>
      <w:r w:rsidR="00DB67DE">
        <w:rPr>
          <w:color w:val="000000"/>
        </w:rPr>
        <w:t>afines a</w:t>
      </w:r>
      <w:r>
        <w:rPr>
          <w:color w:val="000000"/>
        </w:rPr>
        <w:t xml:space="preserve"> lo relacionado con la información acerca de los usuarios que usen la herramienta. Estos documentos pertenecen a la colección </w:t>
      </w:r>
      <w:r w:rsidR="00906321">
        <w:rPr>
          <w:b/>
          <w:i/>
        </w:rPr>
        <w:t>Clientes</w:t>
      </w:r>
      <w:r>
        <w:rPr>
          <w:b/>
          <w:i/>
          <w:color w:val="000000"/>
        </w:rPr>
        <w:t>.</w:t>
      </w:r>
    </w:p>
    <w:p w14:paraId="1C674FF8" w14:textId="77777777" w:rsidR="00CD6EE0" w:rsidRPr="00DB731F" w:rsidRDefault="00CD6EE0" w:rsidP="00CD6EE0">
      <w:pPr>
        <w:pStyle w:val="Prrafodelista"/>
        <w:spacing w:line="360" w:lineRule="auto"/>
        <w:jc w:val="both"/>
        <w:rPr>
          <w:b/>
          <w:color w:val="000000"/>
        </w:rPr>
      </w:pPr>
    </w:p>
    <w:p w14:paraId="784572BD" w14:textId="42FF3C4D" w:rsidR="00DB731F" w:rsidRDefault="00DB731F" w:rsidP="00DB731F">
      <w:pPr>
        <w:pStyle w:val="Ttulo2"/>
        <w:rPr>
          <w:rFonts w:ascii="Arial" w:hAnsi="Arial" w:cs="Arial"/>
          <w:b/>
          <w:bCs/>
          <w:color w:val="auto"/>
          <w:sz w:val="24"/>
          <w:szCs w:val="24"/>
        </w:rPr>
      </w:pPr>
      <w:bookmarkStart w:id="36" w:name="_Toc109136587"/>
      <w:r w:rsidRPr="00293295">
        <w:rPr>
          <w:rFonts w:ascii="Arial" w:hAnsi="Arial" w:cs="Arial"/>
          <w:b/>
          <w:bCs/>
          <w:color w:val="auto"/>
          <w:sz w:val="24"/>
          <w:szCs w:val="24"/>
        </w:rPr>
        <w:t>Conclusiones del capítulo</w:t>
      </w:r>
      <w:bookmarkEnd w:id="36"/>
      <w:r w:rsidRPr="00293295">
        <w:rPr>
          <w:rFonts w:ascii="Arial" w:hAnsi="Arial" w:cs="Arial"/>
          <w:b/>
          <w:bCs/>
          <w:color w:val="auto"/>
          <w:sz w:val="24"/>
          <w:szCs w:val="24"/>
        </w:rPr>
        <w:t xml:space="preserve"> </w:t>
      </w:r>
    </w:p>
    <w:p w14:paraId="54B92C84" w14:textId="77777777" w:rsidR="00596CFF" w:rsidRPr="00596CFF" w:rsidRDefault="00596CFF" w:rsidP="00596CFF">
      <w:pPr>
        <w:rPr>
          <w:lang w:val="es-US"/>
        </w:rPr>
      </w:pPr>
    </w:p>
    <w:p w14:paraId="3835853E" w14:textId="7A6F3F35" w:rsidR="0041515A" w:rsidRDefault="00DB731F" w:rsidP="00DB67DE">
      <w:pPr>
        <w:spacing w:line="360"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A579D54" w14:textId="77777777" w:rsidR="00CD6EE0" w:rsidRDefault="00CD6EE0" w:rsidP="00CD6EE0">
      <w:pPr>
        <w:spacing w:after="0" w:line="240" w:lineRule="auto"/>
      </w:pPr>
    </w:p>
    <w:p w14:paraId="410DEDC5" w14:textId="77777777" w:rsidR="00CD6EE0" w:rsidRDefault="00CD6EE0">
      <w:pPr>
        <w:spacing w:after="0" w:line="240" w:lineRule="auto"/>
      </w:pPr>
      <w:r>
        <w:br w:type="page"/>
      </w:r>
    </w:p>
    <w:p w14:paraId="2F90991A" w14:textId="2B3C3D71" w:rsidR="00A5472F" w:rsidRPr="00CD6EE0" w:rsidRDefault="00C4344E" w:rsidP="00CD6EE0">
      <w:pPr>
        <w:spacing w:after="0" w:line="240" w:lineRule="auto"/>
      </w:pPr>
      <w:r>
        <w:rPr>
          <w:b/>
          <w:color w:val="000000" w:themeColor="text1"/>
        </w:rPr>
        <w:t>Capítulo 3. Implementación y Prueba</w:t>
      </w:r>
    </w:p>
    <w:p w14:paraId="4626B50B" w14:textId="77777777" w:rsidR="00A5472F" w:rsidRDefault="00A5472F">
      <w:pPr>
        <w:spacing w:after="0" w:line="240" w:lineRule="auto"/>
        <w:rPr>
          <w:rFonts w:eastAsiaTheme="majorEastAsia"/>
          <w:b/>
          <w:color w:val="000000" w:themeColor="text1"/>
        </w:rPr>
      </w:pPr>
      <w:r>
        <w:rPr>
          <w:b/>
          <w:color w:val="000000" w:themeColor="text1"/>
        </w:rPr>
        <w:br w:type="page"/>
      </w:r>
    </w:p>
    <w:p w14:paraId="11F399EF" w14:textId="55FC330C" w:rsidR="00A5472F" w:rsidRDefault="00A5472F">
      <w:pPr>
        <w:spacing w:after="0" w:line="240" w:lineRule="auto"/>
        <w:rPr>
          <w:rFonts w:eastAsiaTheme="majorEastAsia"/>
          <w:b/>
          <w:color w:val="000000" w:themeColor="text1"/>
        </w:rPr>
      </w:pPr>
      <w:r>
        <w:rPr>
          <w:b/>
          <w:color w:val="000000" w:themeColor="text1"/>
        </w:rPr>
        <w:lastRenderedPageBreak/>
        <w:br w:type="page"/>
      </w:r>
    </w:p>
    <w:p w14:paraId="473F3B36" w14:textId="5FCF5703" w:rsidR="00A5472F" w:rsidRDefault="00A5472F">
      <w:pPr>
        <w:spacing w:after="0" w:line="240" w:lineRule="auto"/>
        <w:rPr>
          <w:rFonts w:eastAsiaTheme="majorEastAsia"/>
          <w:b/>
          <w:color w:val="000000" w:themeColor="text1"/>
        </w:rPr>
      </w:pPr>
      <w:r>
        <w:rPr>
          <w:b/>
          <w:color w:val="000000" w:themeColor="text1"/>
        </w:rPr>
        <w:lastRenderedPageBreak/>
        <w:br w:type="page"/>
      </w:r>
    </w:p>
    <w:p w14:paraId="304A0A79" w14:textId="23808B84" w:rsidR="00A5472F" w:rsidRDefault="00A5472F">
      <w:pPr>
        <w:spacing w:after="0" w:line="240" w:lineRule="auto"/>
        <w:rPr>
          <w:rFonts w:eastAsiaTheme="majorEastAsia"/>
          <w:b/>
          <w:color w:val="000000" w:themeColor="text1"/>
        </w:rPr>
      </w:pPr>
      <w:r>
        <w:rPr>
          <w:b/>
          <w:color w:val="000000" w:themeColor="text1"/>
        </w:rPr>
        <w:lastRenderedPageBreak/>
        <w:br w:type="page"/>
      </w:r>
    </w:p>
    <w:p w14:paraId="15750C57" w14:textId="466720B9" w:rsidR="00A5472F" w:rsidRDefault="00A5472F">
      <w:pPr>
        <w:spacing w:after="0" w:line="240" w:lineRule="auto"/>
        <w:rPr>
          <w:rFonts w:eastAsiaTheme="majorEastAsia"/>
          <w:b/>
          <w:color w:val="000000" w:themeColor="text1"/>
        </w:rPr>
      </w:pPr>
      <w:r>
        <w:rPr>
          <w:b/>
          <w:color w:val="000000" w:themeColor="text1"/>
        </w:rPr>
        <w:lastRenderedPageBreak/>
        <w:br w:type="page"/>
      </w:r>
    </w:p>
    <w:p w14:paraId="7D5F3F1B" w14:textId="4A04F036" w:rsidR="00A5472F" w:rsidRDefault="00A5472F">
      <w:pPr>
        <w:spacing w:after="0" w:line="240" w:lineRule="auto"/>
        <w:rPr>
          <w:rFonts w:eastAsiaTheme="majorEastAsia"/>
          <w:b/>
          <w:color w:val="000000" w:themeColor="text1"/>
        </w:rPr>
      </w:pPr>
      <w:r>
        <w:rPr>
          <w:b/>
          <w:color w:val="000000" w:themeColor="text1"/>
        </w:rPr>
        <w:lastRenderedPageBreak/>
        <w:br w:type="page"/>
      </w:r>
    </w:p>
    <w:p w14:paraId="3A8015C5" w14:textId="77777777" w:rsidR="00C4344E" w:rsidRPr="00890F67" w:rsidRDefault="00C4344E" w:rsidP="00C4344E">
      <w:pPr>
        <w:pStyle w:val="Ttulo1"/>
        <w:ind w:left="2127" w:hanging="2127"/>
        <w:jc w:val="both"/>
        <w:rPr>
          <w:rFonts w:ascii="Arial" w:hAnsi="Arial" w:cs="Arial"/>
          <w:b/>
          <w:color w:val="000000" w:themeColor="text1"/>
          <w:sz w:val="24"/>
          <w:szCs w:val="24"/>
          <w:lang w:val="es-ES"/>
        </w:rPr>
      </w:pPr>
    </w:p>
    <w:p w14:paraId="62776173" w14:textId="44164F29" w:rsidR="00C4344E" w:rsidRDefault="00C4344E">
      <w:pPr>
        <w:spacing w:after="0" w:line="240"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8B4F2C">
      <w:pPr>
        <w:spacing w:after="0"/>
        <w:jc w:val="both"/>
        <w:rPr>
          <w:rFonts w:ascii="Arial Black" w:hAnsi="Arial Black"/>
          <w:sz w:val="36"/>
          <w:szCs w:val="36"/>
        </w:rPr>
      </w:pPr>
    </w:p>
    <w:p w14:paraId="40F7E17F" w14:textId="77777777" w:rsidR="0021151E" w:rsidRDefault="0021151E" w:rsidP="007C4BFF">
      <w:pPr>
        <w:spacing w:after="0" w:line="276" w:lineRule="auto"/>
        <w:rPr>
          <w:rFonts w:ascii="Arial Black" w:hAnsi="Arial Black"/>
          <w:sz w:val="36"/>
          <w:szCs w:val="36"/>
        </w:rPr>
      </w:pPr>
    </w:p>
    <w:p w14:paraId="080A7E7A" w14:textId="6C5A717D" w:rsidR="000F752F" w:rsidRPr="00205657" w:rsidRDefault="007D32E0" w:rsidP="007C4BFF">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867DD4">
      <w:pPr>
        <w:spacing w:line="276" w:lineRule="auto"/>
        <w:jc w:val="both"/>
      </w:pPr>
      <w:r>
        <w:t>[1</w:t>
      </w:r>
      <w:r w:rsidRPr="008808E1">
        <w:t xml:space="preserve">] </w:t>
      </w:r>
      <w:hyperlink r:id="rId37"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7C4BFF">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7C4BFF">
      <w:pPr>
        <w:spacing w:after="0" w:line="276" w:lineRule="auto"/>
        <w:ind w:left="720" w:hanging="720"/>
        <w:jc w:val="both"/>
        <w:rPr>
          <w:lang w:val="en-US"/>
        </w:rPr>
      </w:pPr>
    </w:p>
    <w:p w14:paraId="1E5F12E4" w14:textId="1834718C" w:rsidR="000F752F" w:rsidRPr="00D71158" w:rsidRDefault="00867DD4" w:rsidP="007C4BFF">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w:t>
      </w:r>
      <w:proofErr w:type="gramStart"/>
      <w:r w:rsidR="007D32E0" w:rsidRPr="00D71158">
        <w:rPr>
          <w:rFonts w:ascii="Arial" w:hAnsi="Arial" w:cs="Arial"/>
        </w:rPr>
        <w:t>A</w:t>
      </w:r>
      <w:proofErr w:type="gramEnd"/>
      <w:r w:rsidR="007D32E0" w:rsidRPr="00D71158">
        <w:rPr>
          <w:rFonts w:ascii="Arial" w:hAnsi="Arial" w:cs="Arial"/>
        </w:rPr>
        <w:t xml:space="preserve">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38">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7C4BFF">
      <w:pPr>
        <w:pStyle w:val="EndNoteBibliography"/>
        <w:spacing w:after="0" w:line="276" w:lineRule="auto"/>
        <w:ind w:left="720" w:hanging="720"/>
        <w:rPr>
          <w:rFonts w:ascii="Arial" w:hAnsi="Arial" w:cs="Arial"/>
        </w:rPr>
      </w:pPr>
    </w:p>
    <w:p w14:paraId="213A5C01" w14:textId="023030F7" w:rsidR="00552524" w:rsidRPr="00D71158" w:rsidRDefault="00867DD4" w:rsidP="007C4BFF">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7C4BFF">
      <w:pPr>
        <w:pStyle w:val="EndNoteBibliography"/>
        <w:spacing w:after="0" w:line="276" w:lineRule="auto"/>
        <w:ind w:left="720" w:hanging="720"/>
        <w:rPr>
          <w:rFonts w:ascii="Arial" w:hAnsi="Arial" w:cs="Arial"/>
        </w:rPr>
      </w:pPr>
    </w:p>
    <w:p w14:paraId="28EE6DB8" w14:textId="2577676A" w:rsidR="00552524" w:rsidRPr="00E27DBB" w:rsidRDefault="00867DD4" w:rsidP="007C4BFF">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39"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50AE6FB1" w14:textId="77777777" w:rsidR="00D7734A" w:rsidRDefault="00D7734A" w:rsidP="00722C14">
      <w:pPr>
        <w:pStyle w:val="EndNoteBibliography"/>
        <w:spacing w:after="0" w:line="276" w:lineRule="auto"/>
        <w:rPr>
          <w:rFonts w:ascii="Arial" w:hAnsi="Arial" w:cs="Arial"/>
          <w:lang w:val="es-ES"/>
        </w:rPr>
      </w:pPr>
    </w:p>
    <w:p w14:paraId="4EFFB90F" w14:textId="77777777" w:rsidR="00D7734A" w:rsidRPr="00E27DBB" w:rsidRDefault="00D7734A" w:rsidP="00722C14">
      <w:pPr>
        <w:pStyle w:val="EndNoteBibliography"/>
        <w:spacing w:after="0" w:line="276" w:lineRule="auto"/>
        <w:rPr>
          <w:rFonts w:ascii="Arial" w:hAnsi="Arial" w:cs="Arial"/>
          <w:lang w:val="es-ES"/>
        </w:rPr>
      </w:pPr>
    </w:p>
    <w:p w14:paraId="70BA1D6F" w14:textId="77777777" w:rsidR="00F74CE2" w:rsidRDefault="00F74CE2" w:rsidP="007C4BFF">
      <w:pPr>
        <w:spacing w:line="276" w:lineRule="auto"/>
        <w:jc w:val="both"/>
      </w:pPr>
      <w:r w:rsidRPr="00722C14">
        <w:t xml:space="preserve">[6] </w:t>
      </w:r>
      <w:hyperlink r:id="rId40"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7C4BFF">
      <w:pPr>
        <w:spacing w:line="276" w:lineRule="auto"/>
        <w:jc w:val="both"/>
      </w:pPr>
      <w:r w:rsidRPr="00D7734A">
        <w:lastRenderedPageBreak/>
        <w:t xml:space="preserve">[6.1] </w:t>
      </w:r>
      <w:hyperlink r:id="rId41" w:history="1">
        <w:r w:rsidRPr="00F22568">
          <w:rPr>
            <w:rStyle w:val="Hipervnculo"/>
          </w:rPr>
          <w:t>https://docs.microsoft.com/en-us/composer/introduction</w:t>
        </w:r>
      </w:hyperlink>
      <w:r>
        <w:t xml:space="preserve"> 5-11-2021</w:t>
      </w:r>
    </w:p>
    <w:p w14:paraId="2F080DEE" w14:textId="14A25036" w:rsidR="00F74CE2" w:rsidRPr="00D7734A" w:rsidRDefault="00D7734A" w:rsidP="007C4BFF">
      <w:pPr>
        <w:spacing w:line="276" w:lineRule="auto"/>
        <w:jc w:val="both"/>
      </w:pPr>
      <w:r w:rsidRPr="00D7734A">
        <w:t>[6.2</w:t>
      </w:r>
      <w:r w:rsidR="00F74CE2" w:rsidRPr="00D7734A">
        <w:t xml:space="preserve">] </w:t>
      </w:r>
      <w:hyperlink r:id="rId42" w:history="1">
        <w:r w:rsidR="00F74CE2" w:rsidRPr="00D7734A">
          <w:rPr>
            <w:rStyle w:val="Hipervnculo"/>
          </w:rPr>
          <w:t>https://paginapropia.com/15-ventajas-y-desventajas-de-microsoft-azure/</w:t>
        </w:r>
      </w:hyperlink>
      <w:r w:rsidR="00F74CE2" w:rsidRPr="00D7734A">
        <w:t xml:space="preserve">  6-11-2021</w:t>
      </w:r>
    </w:p>
    <w:p w14:paraId="630B3ECC" w14:textId="4306F972" w:rsidR="00F74CE2" w:rsidRPr="00D7734A" w:rsidRDefault="00D7734A" w:rsidP="007C4BFF">
      <w:pPr>
        <w:spacing w:line="276" w:lineRule="auto"/>
        <w:jc w:val="both"/>
      </w:pPr>
      <w:r w:rsidRPr="00D7734A">
        <w:t>[6.3</w:t>
      </w:r>
      <w:r w:rsidR="00F74CE2" w:rsidRPr="00D7734A">
        <w:t xml:space="preserve">] </w:t>
      </w:r>
      <w:hyperlink r:id="rId43" w:history="1">
        <w:r w:rsidR="00F74CE2" w:rsidRPr="00D7734A">
          <w:rPr>
            <w:rStyle w:val="Hipervnculo"/>
          </w:rPr>
          <w:t>https://stackshare.io/stackups/dialogflow-vs-microsoft-bot-framework/</w:t>
        </w:r>
      </w:hyperlink>
      <w:r w:rsidR="00F74CE2" w:rsidRPr="00D7734A">
        <w:t xml:space="preserve">   5-11-2021</w:t>
      </w:r>
    </w:p>
    <w:p w14:paraId="6AD84F56" w14:textId="5B38A182" w:rsidR="00D7734A" w:rsidRPr="00D7734A" w:rsidRDefault="00D7734A" w:rsidP="007C4BFF">
      <w:pPr>
        <w:spacing w:line="276" w:lineRule="auto"/>
        <w:jc w:val="both"/>
      </w:pPr>
      <w:r w:rsidRPr="00D7734A">
        <w:t>[6.</w:t>
      </w:r>
      <w:r>
        <w:t>4</w:t>
      </w:r>
      <w:r w:rsidR="00F74CE2" w:rsidRPr="00D7734A">
        <w:t xml:space="preserve">] </w:t>
      </w:r>
      <w:hyperlink r:id="rId44" w:history="1">
        <w:r w:rsidR="00F74CE2" w:rsidRPr="00D7734A">
          <w:rPr>
            <w:rStyle w:val="Hipervnculo"/>
          </w:rPr>
          <w:t>https://rijsat.com/2021/11/03/create-azure-bot-service-from-azure-portal/</w:t>
        </w:r>
      </w:hyperlink>
      <w:r w:rsidR="00F74CE2" w:rsidRPr="00D7734A">
        <w:t xml:space="preserve">  6-11-2021</w:t>
      </w:r>
    </w:p>
    <w:p w14:paraId="40DCCD25" w14:textId="77777777" w:rsidR="00F74CE2" w:rsidRPr="00D7734A" w:rsidRDefault="00F74CE2" w:rsidP="007C4BFF">
      <w:pPr>
        <w:spacing w:line="276" w:lineRule="auto"/>
        <w:jc w:val="both"/>
      </w:pPr>
    </w:p>
    <w:p w14:paraId="71B6DA28" w14:textId="77777777" w:rsidR="00F74CE2" w:rsidRPr="00D7734A" w:rsidRDefault="00F74CE2" w:rsidP="007C4BFF">
      <w:pPr>
        <w:spacing w:line="276" w:lineRule="auto"/>
        <w:jc w:val="both"/>
      </w:pPr>
      <w:r w:rsidRPr="00D7734A">
        <w:t xml:space="preserve"> [7] </w:t>
      </w:r>
      <w:hyperlink r:id="rId45" w:history="1">
        <w:r w:rsidRPr="00D7734A">
          <w:rPr>
            <w:rStyle w:val="Hipervnculo"/>
          </w:rPr>
          <w:t>https://cloud.google.com/dialogflow/docs</w:t>
        </w:r>
      </w:hyperlink>
      <w:r w:rsidRPr="00D7734A">
        <w:t xml:space="preserve"> 4-11-2021</w:t>
      </w:r>
    </w:p>
    <w:p w14:paraId="0EDC28F2" w14:textId="77777777" w:rsidR="00F74CE2" w:rsidRPr="009303AB" w:rsidRDefault="00F74CE2" w:rsidP="007C4BFF">
      <w:pPr>
        <w:spacing w:line="276" w:lineRule="auto"/>
        <w:jc w:val="both"/>
      </w:pPr>
      <w:r w:rsidRPr="00D7734A">
        <w:t xml:space="preserve">[7.1] </w:t>
      </w:r>
      <w:hyperlink r:id="rId46" w:history="1">
        <w:r w:rsidRPr="009303AB">
          <w:rPr>
            <w:rStyle w:val="Hipervnculo"/>
          </w:rPr>
          <w:t>https://cloud.google.com/dialogflow?hl=es</w:t>
        </w:r>
      </w:hyperlink>
      <w:r w:rsidRPr="009303AB">
        <w:t xml:space="preserve">  5-11-2021</w:t>
      </w:r>
    </w:p>
    <w:p w14:paraId="2F1B7B7F" w14:textId="1DA8CF0D" w:rsidR="00F74CE2" w:rsidRPr="00E27DBB" w:rsidRDefault="00F74CE2" w:rsidP="007C4BFF">
      <w:pPr>
        <w:spacing w:line="276" w:lineRule="auto"/>
        <w:jc w:val="both"/>
      </w:pPr>
      <w:r w:rsidRPr="00E27DBB">
        <w:t xml:space="preserve">[7.2] </w:t>
      </w:r>
      <w:hyperlink r:id="rId47"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7C4BFF">
      <w:pPr>
        <w:spacing w:line="276" w:lineRule="auto"/>
        <w:jc w:val="both"/>
      </w:pPr>
      <w:r w:rsidRPr="009303AB">
        <w:t xml:space="preserve">[7.3] </w:t>
      </w:r>
      <w:hyperlink r:id="rId48" w:history="1">
        <w:r w:rsidRPr="009303AB">
          <w:rPr>
            <w:rStyle w:val="Hipervnculo"/>
          </w:rPr>
          <w:t>https://www.capterra.es/reviews/180853/dialogflow?overall_rating_ge=5</w:t>
        </w:r>
      </w:hyperlink>
      <w:r w:rsidRPr="009303AB">
        <w:t xml:space="preserve">  6-11-2021</w:t>
      </w:r>
    </w:p>
    <w:p w14:paraId="2441B824" w14:textId="1B51996B" w:rsidR="00D71158" w:rsidRDefault="00F74CE2" w:rsidP="007C4BFF">
      <w:pPr>
        <w:spacing w:line="276" w:lineRule="auto"/>
        <w:jc w:val="both"/>
      </w:pPr>
      <w:r w:rsidRPr="00E27DBB">
        <w:t xml:space="preserve">[7.4] </w:t>
      </w:r>
      <w:hyperlink r:id="rId49"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4775A7D" w14:textId="77777777" w:rsidR="001D0F66" w:rsidRPr="00E27DBB" w:rsidRDefault="001D0F66" w:rsidP="007C4BFF">
      <w:pPr>
        <w:spacing w:line="276" w:lineRule="auto"/>
        <w:jc w:val="both"/>
      </w:pPr>
    </w:p>
    <w:p w14:paraId="2D2C1531" w14:textId="7EA1E59F" w:rsidR="00D71158" w:rsidRPr="00D71158" w:rsidRDefault="00D71158" w:rsidP="007C4BFF">
      <w:pPr>
        <w:spacing w:line="276" w:lineRule="auto"/>
        <w:jc w:val="both"/>
        <w:rPr>
          <w:lang w:val="en-US"/>
        </w:rPr>
      </w:pPr>
      <w:r w:rsidRPr="00D71158">
        <w:rPr>
          <w:lang w:val="en-US"/>
        </w:rPr>
        <w:t xml:space="preserve">[8] </w:t>
      </w:r>
      <w:hyperlink r:id="rId50"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7C4BFF">
      <w:pPr>
        <w:spacing w:line="276" w:lineRule="auto"/>
        <w:jc w:val="both"/>
        <w:rPr>
          <w:lang w:val="en-US"/>
        </w:rPr>
      </w:pPr>
      <w:r w:rsidRPr="00D71158">
        <w:rPr>
          <w:lang w:val="en-US"/>
        </w:rPr>
        <w:t xml:space="preserve">[8.1] </w:t>
      </w:r>
      <w:hyperlink r:id="rId51" w:history="1">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hyperlink>
      <w:r w:rsidRPr="00D71158">
        <w:rPr>
          <w:lang w:val="en-US"/>
        </w:rPr>
        <w:t xml:space="preserve">  3-11-2021</w:t>
      </w:r>
    </w:p>
    <w:p w14:paraId="1C214ECF" w14:textId="7A660DA7" w:rsidR="00D71158" w:rsidRPr="00D71158" w:rsidRDefault="00D71158" w:rsidP="007C4BFF">
      <w:pPr>
        <w:spacing w:line="276" w:lineRule="auto"/>
        <w:jc w:val="both"/>
        <w:rPr>
          <w:lang w:val="en-US"/>
        </w:rPr>
      </w:pPr>
      <w:r w:rsidRPr="00D71158">
        <w:rPr>
          <w:lang w:val="en-US"/>
        </w:rPr>
        <w:t xml:space="preserve">[8.2] </w:t>
      </w:r>
      <w:hyperlink r:id="rId52"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44D91651" w14:textId="77777777" w:rsidR="00D71158" w:rsidRPr="00D71158" w:rsidRDefault="00D71158" w:rsidP="007C4BFF">
      <w:pPr>
        <w:spacing w:line="276" w:lineRule="auto"/>
        <w:jc w:val="both"/>
        <w:rPr>
          <w:lang w:val="en-US"/>
        </w:rPr>
      </w:pPr>
    </w:p>
    <w:p w14:paraId="573A0754" w14:textId="0676147F" w:rsidR="00D71158" w:rsidRPr="00D71158" w:rsidRDefault="00D71158" w:rsidP="007C4BFF">
      <w:pPr>
        <w:spacing w:line="276" w:lineRule="auto"/>
        <w:jc w:val="both"/>
        <w:rPr>
          <w:lang w:val="en-US"/>
        </w:rPr>
      </w:pPr>
      <w:r w:rsidRPr="00D71158">
        <w:rPr>
          <w:lang w:val="en-US"/>
        </w:rPr>
        <w:t xml:space="preserve"> [9] </w:t>
      </w:r>
      <w:hyperlink r:id="rId53" w:history="1">
        <w:r w:rsidRPr="00D71158">
          <w:rPr>
            <w:rStyle w:val="Hipervnculo"/>
            <w:lang w:val="en-US"/>
          </w:rPr>
          <w:t>https://botpress.com/docs/introduction</w:t>
        </w:r>
      </w:hyperlink>
      <w:r w:rsidRPr="00D71158">
        <w:rPr>
          <w:lang w:val="en-US"/>
        </w:rPr>
        <w:t xml:space="preserve"> 3-11-2021</w:t>
      </w:r>
    </w:p>
    <w:p w14:paraId="6837FC8D" w14:textId="5745D770" w:rsidR="00D71158" w:rsidRPr="00D71158" w:rsidRDefault="00D71158" w:rsidP="007C4BFF">
      <w:pPr>
        <w:spacing w:line="276" w:lineRule="auto"/>
        <w:jc w:val="both"/>
        <w:rPr>
          <w:lang w:val="en-US"/>
        </w:rPr>
      </w:pPr>
      <w:r w:rsidRPr="00D71158">
        <w:rPr>
          <w:lang w:val="en-US"/>
        </w:rPr>
        <w:t xml:space="preserve">[9.1] </w:t>
      </w:r>
      <w:hyperlink r:id="rId54" w:history="1">
        <w:r w:rsidRPr="00D71158">
          <w:rPr>
            <w:rStyle w:val="Hipervnculo"/>
            <w:lang w:val="en-US"/>
          </w:rPr>
          <w:t>https://www.getapp.es/reviews/2047766/botpress 4-11-2021</w:t>
        </w:r>
      </w:hyperlink>
    </w:p>
    <w:p w14:paraId="46E0A1A9" w14:textId="77777777" w:rsidR="00D71158" w:rsidRPr="00D71158" w:rsidRDefault="00D71158" w:rsidP="007C4BFF">
      <w:pPr>
        <w:spacing w:line="276" w:lineRule="auto"/>
        <w:jc w:val="both"/>
        <w:rPr>
          <w:lang w:val="en-US"/>
        </w:rPr>
      </w:pPr>
    </w:p>
    <w:p w14:paraId="32A6B493" w14:textId="5C11183A" w:rsidR="00D71158" w:rsidRPr="00D71158" w:rsidRDefault="00D71158" w:rsidP="007C4BFF">
      <w:pPr>
        <w:spacing w:line="276" w:lineRule="auto"/>
        <w:jc w:val="both"/>
        <w:rPr>
          <w:lang w:val="en-US"/>
        </w:rPr>
      </w:pPr>
      <w:r w:rsidRPr="00D71158">
        <w:rPr>
          <w:lang w:val="en-US"/>
        </w:rPr>
        <w:t xml:space="preserve"> [10] </w:t>
      </w:r>
      <w:hyperlink r:id="rId55" w:history="1">
        <w:r w:rsidRPr="00D71158">
          <w:rPr>
            <w:rStyle w:val="Hipervnculo"/>
            <w:lang w:val="en-US"/>
          </w:rPr>
          <w:t>https://www.saashub.com/compare</w:t>
        </w:r>
      </w:hyperlink>
      <w:r w:rsidRPr="00D71158">
        <w:rPr>
          <w:lang w:val="en-US"/>
        </w:rPr>
        <w:t xml:space="preserve">  5-11-2021</w:t>
      </w:r>
    </w:p>
    <w:p w14:paraId="406A3F9F" w14:textId="410BE63A" w:rsidR="00D71158" w:rsidRPr="00E27DBB" w:rsidRDefault="00D71158" w:rsidP="007C4BFF">
      <w:pPr>
        <w:spacing w:line="276" w:lineRule="auto"/>
        <w:jc w:val="both"/>
      </w:pPr>
      <w:r w:rsidRPr="00E27DBB">
        <w:t xml:space="preserve">[10.1] </w:t>
      </w:r>
      <w:hyperlink r:id="rId56"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471796E5" w14:textId="77777777" w:rsidR="00D71158" w:rsidRPr="00E27DBB" w:rsidRDefault="00D71158" w:rsidP="007C4BFF">
      <w:pPr>
        <w:spacing w:line="276" w:lineRule="auto"/>
        <w:jc w:val="both"/>
      </w:pPr>
    </w:p>
    <w:p w14:paraId="6F04AAC0" w14:textId="6C7E25BA" w:rsidR="00D71158" w:rsidRPr="00D71158" w:rsidRDefault="00D71158" w:rsidP="007C4BFF">
      <w:pPr>
        <w:spacing w:line="276" w:lineRule="auto"/>
        <w:jc w:val="both"/>
        <w:rPr>
          <w:lang w:val="en-US"/>
        </w:rPr>
      </w:pPr>
      <w:r w:rsidRPr="00D71158">
        <w:rPr>
          <w:lang w:val="en-US"/>
        </w:rPr>
        <w:t>[11] Waghmare, C. (2019). Introducing Azure Bot Service Building Bots for Business.</w:t>
      </w:r>
    </w:p>
    <w:p w14:paraId="2117869B" w14:textId="7296CEFC" w:rsidR="00D71158" w:rsidRPr="00D71158" w:rsidRDefault="00D71158" w:rsidP="007C4BFF">
      <w:pPr>
        <w:suppressAutoHyphens w:val="0"/>
        <w:autoSpaceDE w:val="0"/>
        <w:autoSpaceDN w:val="0"/>
        <w:adjustRightInd w:val="0"/>
        <w:spacing w:line="276" w:lineRule="auto"/>
        <w:ind w:left="720" w:hanging="720"/>
        <w:jc w:val="both"/>
        <w:rPr>
          <w:lang w:val="en-US"/>
        </w:rPr>
      </w:pPr>
      <w:r w:rsidRPr="00D71158">
        <w:rPr>
          <w:lang w:val="en-US"/>
        </w:rPr>
        <w:t xml:space="preserve">[12]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p>
    <w:p w14:paraId="1E93AFB8" w14:textId="77777777" w:rsidR="00D71158" w:rsidRPr="00D71158" w:rsidRDefault="00D71158" w:rsidP="007C4BFF">
      <w:pPr>
        <w:suppressAutoHyphens w:val="0"/>
        <w:autoSpaceDE w:val="0"/>
        <w:autoSpaceDN w:val="0"/>
        <w:adjustRightInd w:val="0"/>
        <w:spacing w:line="276" w:lineRule="auto"/>
        <w:ind w:left="720" w:hanging="720"/>
        <w:jc w:val="both"/>
        <w:rPr>
          <w:lang w:val="en-US"/>
        </w:rPr>
      </w:pP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1700F2B6" w:rsidR="00D71158" w:rsidRPr="00915AFF" w:rsidRDefault="00D71158" w:rsidP="007C4BFF">
      <w:pPr>
        <w:suppressAutoHyphens w:val="0"/>
        <w:autoSpaceDE w:val="0"/>
        <w:autoSpaceDN w:val="0"/>
        <w:adjustRightInd w:val="0"/>
        <w:spacing w:line="276" w:lineRule="auto"/>
        <w:ind w:left="720" w:hanging="720"/>
        <w:jc w:val="both"/>
        <w:rPr>
          <w:lang w:val="en-US"/>
        </w:rPr>
      </w:pPr>
      <w:r w:rsidRPr="00D71158">
        <w:rPr>
          <w:lang w:val="en-US"/>
        </w:rPr>
        <w:t xml:space="preserve">[13]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395D2C01" w:rsidR="00D71158" w:rsidRPr="00753728" w:rsidRDefault="00D71158" w:rsidP="007C4BFF">
      <w:pPr>
        <w:spacing w:line="276" w:lineRule="auto"/>
        <w:jc w:val="both"/>
      </w:pPr>
      <w:r w:rsidRPr="00D71158">
        <w:t xml:space="preserve">[14]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021133E2" w:rsidR="00D71158" w:rsidRPr="00D71158" w:rsidRDefault="00D71158" w:rsidP="007C4BFF">
      <w:pPr>
        <w:spacing w:line="276" w:lineRule="auto"/>
        <w:jc w:val="both"/>
        <w:rPr>
          <w:lang w:val="en-US"/>
        </w:rPr>
      </w:pPr>
      <w:r w:rsidRPr="00753728">
        <w:t xml:space="preserve">[15] Tri Chau Minh Tri, N. T. D., </w:t>
      </w:r>
      <w:proofErr w:type="spellStart"/>
      <w:r w:rsidRPr="00753728">
        <w:t>Koh</w:t>
      </w:r>
      <w:proofErr w:type="spellEnd"/>
      <w:r w:rsidRPr="00753728">
        <w:t xml:space="preserve"> </w:t>
      </w:r>
      <w:proofErr w:type="spellStart"/>
      <w:r w:rsidRPr="00753728">
        <w:t>Wee</w:t>
      </w:r>
      <w:proofErr w:type="spellEnd"/>
      <w:r w:rsidRPr="00753728">
        <w:t xml:space="preserve"> </w:t>
      </w:r>
      <w:proofErr w:type="spellStart"/>
      <w:r w:rsidRPr="00753728">
        <w:t>Lit</w:t>
      </w:r>
      <w:proofErr w:type="spellEnd"/>
      <w:r w:rsidRPr="00753728">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867DD4" w:rsidRDefault="00867DD4" w:rsidP="007C4BFF">
      <w:pPr>
        <w:spacing w:before="240" w:line="276" w:lineRule="auto"/>
        <w:jc w:val="both"/>
        <w:rPr>
          <w:lang w:val="en-US"/>
        </w:rPr>
      </w:pPr>
      <w:r w:rsidRPr="00867DD4">
        <w:rPr>
          <w:lang w:val="en-US"/>
        </w:rPr>
        <w:t xml:space="preserve"> </w:t>
      </w:r>
      <w:r w:rsidR="000B3FF8" w:rsidRPr="00867DD4">
        <w:rPr>
          <w:lang w:val="en-US"/>
        </w:rPr>
        <w:t xml:space="preserve">[17] </w:t>
      </w:r>
      <w:hyperlink r:id="rId57" w:history="1">
        <w:r w:rsidR="00883A1B" w:rsidRPr="00867DD4">
          <w:rPr>
            <w:rStyle w:val="Hipervnculo"/>
            <w:lang w:val="en-US"/>
          </w:rPr>
          <w:t xml:space="preserve">https://es.wikipedia.org/wiki/Python </w:t>
        </w:r>
      </w:hyperlink>
      <w:r w:rsidR="00883A1B" w:rsidRPr="00867DD4">
        <w:rPr>
          <w:lang w:val="en-US"/>
        </w:rPr>
        <w:t xml:space="preserve"> 11-2-2022</w:t>
      </w:r>
    </w:p>
    <w:p w14:paraId="5E4B4A40" w14:textId="2D53A149" w:rsidR="00883A1B" w:rsidRPr="009303AB" w:rsidRDefault="00883A1B" w:rsidP="007C4BFF">
      <w:pPr>
        <w:spacing w:before="240" w:line="276" w:lineRule="auto"/>
        <w:jc w:val="both"/>
        <w:rPr>
          <w:lang w:val="en-US"/>
        </w:rPr>
      </w:pPr>
      <w:r w:rsidRPr="009303AB">
        <w:rPr>
          <w:lang w:val="en-US"/>
        </w:rPr>
        <w:t xml:space="preserve">[18] </w:t>
      </w:r>
      <w:hyperlink r:id="rId58" w:history="1">
        <w:r w:rsidRPr="009303AB">
          <w:rPr>
            <w:rStyle w:val="Hipervnculo"/>
            <w:lang w:val="en-US"/>
          </w:rPr>
          <w:t>https://es.wikipedia.org/wiki/PyCharm</w:t>
        </w:r>
      </w:hyperlink>
      <w:r w:rsidRPr="009303AB">
        <w:rPr>
          <w:lang w:val="en-US"/>
        </w:rPr>
        <w:t xml:space="preserve">  11-2-2022</w:t>
      </w:r>
    </w:p>
    <w:p w14:paraId="60CB4A7E" w14:textId="23A3D79B" w:rsidR="001E4794" w:rsidRDefault="001E4794" w:rsidP="007C4BFF">
      <w:pPr>
        <w:spacing w:before="240" w:line="276" w:lineRule="auto"/>
        <w:jc w:val="both"/>
      </w:pPr>
      <w:r>
        <w:lastRenderedPageBreak/>
        <w:t xml:space="preserve">[19] </w:t>
      </w:r>
      <w:hyperlink r:id="rId59" w:history="1">
        <w:r>
          <w:rPr>
            <w:rStyle w:val="Hipervnculo"/>
          </w:rPr>
          <w:t>NoSQL - Wikipedia, la enciclopedia libre</w:t>
        </w:r>
      </w:hyperlink>
      <w:r>
        <w:t xml:space="preserve">   </w:t>
      </w:r>
      <w:r w:rsidRPr="00883A1B">
        <w:t>11-2-2022</w:t>
      </w:r>
    </w:p>
    <w:p w14:paraId="0CC64A9C" w14:textId="77777777" w:rsidR="00CA46D4" w:rsidRDefault="001E4794" w:rsidP="00CA46D4">
      <w:pPr>
        <w:spacing w:before="240" w:line="276" w:lineRule="auto"/>
        <w:jc w:val="both"/>
      </w:pPr>
      <w:r>
        <w:t xml:space="preserve">[20] </w:t>
      </w:r>
      <w:hyperlink r:id="rId60" w:history="1">
        <w:r>
          <w:rPr>
            <w:rStyle w:val="Hipervnculo"/>
          </w:rPr>
          <w:t>YAML - Wikipedia, la enciclopedia libre</w:t>
        </w:r>
      </w:hyperlink>
      <w:r>
        <w:t xml:space="preserve">     </w:t>
      </w:r>
      <w:r w:rsidRPr="00883A1B">
        <w:t>11-2-2022</w:t>
      </w:r>
    </w:p>
    <w:p w14:paraId="49195D6B" w14:textId="6A6A9A4D" w:rsidR="00CA46D4" w:rsidRPr="00883A1B" w:rsidRDefault="00CA46D4" w:rsidP="007C4BFF">
      <w:pPr>
        <w:spacing w:before="240" w:line="276" w:lineRule="auto"/>
        <w:jc w:val="both"/>
      </w:pPr>
      <w:r w:rsidRPr="00CA46D4">
        <w:t>[</w:t>
      </w:r>
      <w:r>
        <w:t xml:space="preserve">21] «XP - Extreme </w:t>
      </w:r>
      <w:proofErr w:type="spellStart"/>
      <w:r>
        <w:t>Programing</w:t>
      </w:r>
      <w:proofErr w:type="spellEnd"/>
      <w:r>
        <w:t xml:space="preserve"> </w:t>
      </w:r>
      <w:proofErr w:type="spellStart"/>
      <w:r>
        <w:t>Ingenieria</w:t>
      </w:r>
      <w:proofErr w:type="spellEnd"/>
      <w:r>
        <w:t xml:space="preserve"> de Software». </w:t>
      </w:r>
      <w:hyperlink r:id="rId61"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p>
    <w:sectPr w:rsidR="00CA46D4" w:rsidRPr="00883A1B" w:rsidSect="00451DB9">
      <w:pgSz w:w="11906" w:h="16838"/>
      <w:pgMar w:top="1134"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1A778" w14:textId="77777777" w:rsidR="00B26C58" w:rsidRDefault="00B26C58" w:rsidP="00F335AA">
      <w:pPr>
        <w:spacing w:after="0" w:line="240" w:lineRule="auto"/>
      </w:pPr>
      <w:r>
        <w:separator/>
      </w:r>
    </w:p>
  </w:endnote>
  <w:endnote w:type="continuationSeparator" w:id="0">
    <w:p w14:paraId="05BF0597" w14:textId="77777777" w:rsidR="00B26C58" w:rsidRDefault="00B26C58" w:rsidP="00F33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C23FA" w14:textId="77777777" w:rsidR="00B26C58" w:rsidRDefault="00B26C58" w:rsidP="00F335AA">
      <w:pPr>
        <w:spacing w:after="0" w:line="240" w:lineRule="auto"/>
      </w:pPr>
      <w:r>
        <w:separator/>
      </w:r>
    </w:p>
  </w:footnote>
  <w:footnote w:type="continuationSeparator" w:id="0">
    <w:p w14:paraId="4E69319E" w14:textId="77777777" w:rsidR="00B26C58" w:rsidRDefault="00B26C58" w:rsidP="00F335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7"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4"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10"/>
  </w:num>
  <w:num w:numId="4">
    <w:abstractNumId w:val="15"/>
  </w:num>
  <w:num w:numId="5">
    <w:abstractNumId w:val="5"/>
  </w:num>
  <w:num w:numId="6">
    <w:abstractNumId w:val="11"/>
  </w:num>
  <w:num w:numId="7">
    <w:abstractNumId w:val="12"/>
  </w:num>
  <w:num w:numId="8">
    <w:abstractNumId w:val="6"/>
  </w:num>
  <w:num w:numId="9">
    <w:abstractNumId w:val="9"/>
  </w:num>
  <w:num w:numId="10">
    <w:abstractNumId w:val="3"/>
  </w:num>
  <w:num w:numId="11">
    <w:abstractNumId w:val="7"/>
  </w:num>
  <w:num w:numId="12">
    <w:abstractNumId w:val="2"/>
  </w:num>
  <w:num w:numId="13">
    <w:abstractNumId w:val="0"/>
  </w:num>
  <w:num w:numId="14">
    <w:abstractNumId w:val="4"/>
  </w:num>
  <w:num w:numId="15">
    <w:abstractNumId w:val="16"/>
  </w:num>
  <w:num w:numId="16">
    <w:abstractNumId w:val="1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1"/>
  </w:num>
  <w:num w:numId="19">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680C"/>
    <w:rsid w:val="00010974"/>
    <w:rsid w:val="00012C65"/>
    <w:rsid w:val="00016FFE"/>
    <w:rsid w:val="00024B3A"/>
    <w:rsid w:val="00027D31"/>
    <w:rsid w:val="00033445"/>
    <w:rsid w:val="0003422A"/>
    <w:rsid w:val="000374FA"/>
    <w:rsid w:val="00045BA6"/>
    <w:rsid w:val="00046310"/>
    <w:rsid w:val="00047A8D"/>
    <w:rsid w:val="000504F2"/>
    <w:rsid w:val="00053D52"/>
    <w:rsid w:val="000565D2"/>
    <w:rsid w:val="00056776"/>
    <w:rsid w:val="0006663A"/>
    <w:rsid w:val="00072DD9"/>
    <w:rsid w:val="00073AB0"/>
    <w:rsid w:val="000771D9"/>
    <w:rsid w:val="00090AAD"/>
    <w:rsid w:val="00093218"/>
    <w:rsid w:val="00095364"/>
    <w:rsid w:val="000959D7"/>
    <w:rsid w:val="000A2BEF"/>
    <w:rsid w:val="000B16F8"/>
    <w:rsid w:val="000B3FF8"/>
    <w:rsid w:val="000B733D"/>
    <w:rsid w:val="000C062D"/>
    <w:rsid w:val="000C3FA3"/>
    <w:rsid w:val="000C784E"/>
    <w:rsid w:val="000C7B8B"/>
    <w:rsid w:val="000D052A"/>
    <w:rsid w:val="000D090E"/>
    <w:rsid w:val="000D3D82"/>
    <w:rsid w:val="000D635F"/>
    <w:rsid w:val="000E065C"/>
    <w:rsid w:val="000E4B8A"/>
    <w:rsid w:val="000F10B2"/>
    <w:rsid w:val="000F202C"/>
    <w:rsid w:val="000F34F7"/>
    <w:rsid w:val="000F752F"/>
    <w:rsid w:val="0010356D"/>
    <w:rsid w:val="00104E54"/>
    <w:rsid w:val="0010621F"/>
    <w:rsid w:val="00114981"/>
    <w:rsid w:val="00117262"/>
    <w:rsid w:val="00117F17"/>
    <w:rsid w:val="00126B67"/>
    <w:rsid w:val="001319F5"/>
    <w:rsid w:val="00137F5C"/>
    <w:rsid w:val="00142C91"/>
    <w:rsid w:val="0014379A"/>
    <w:rsid w:val="00143B06"/>
    <w:rsid w:val="00146A29"/>
    <w:rsid w:val="00150E3E"/>
    <w:rsid w:val="001516A7"/>
    <w:rsid w:val="001522C6"/>
    <w:rsid w:val="00152853"/>
    <w:rsid w:val="0016628D"/>
    <w:rsid w:val="00170D60"/>
    <w:rsid w:val="00172DB1"/>
    <w:rsid w:val="001800AD"/>
    <w:rsid w:val="00180818"/>
    <w:rsid w:val="001814FE"/>
    <w:rsid w:val="00181802"/>
    <w:rsid w:val="00184EEF"/>
    <w:rsid w:val="00184F61"/>
    <w:rsid w:val="00196DB0"/>
    <w:rsid w:val="001A3240"/>
    <w:rsid w:val="001A4A4D"/>
    <w:rsid w:val="001A4ECE"/>
    <w:rsid w:val="001A5137"/>
    <w:rsid w:val="001B1C7C"/>
    <w:rsid w:val="001B1F1D"/>
    <w:rsid w:val="001B3A23"/>
    <w:rsid w:val="001B4F38"/>
    <w:rsid w:val="001B530F"/>
    <w:rsid w:val="001C0889"/>
    <w:rsid w:val="001C28D2"/>
    <w:rsid w:val="001C4CC3"/>
    <w:rsid w:val="001C61AD"/>
    <w:rsid w:val="001C749E"/>
    <w:rsid w:val="001D003E"/>
    <w:rsid w:val="001D0F66"/>
    <w:rsid w:val="001D1291"/>
    <w:rsid w:val="001D5FFA"/>
    <w:rsid w:val="001D6BBB"/>
    <w:rsid w:val="001E2BC6"/>
    <w:rsid w:val="001E4794"/>
    <w:rsid w:val="001F1045"/>
    <w:rsid w:val="001F689D"/>
    <w:rsid w:val="001F6924"/>
    <w:rsid w:val="001F7A2C"/>
    <w:rsid w:val="0020139E"/>
    <w:rsid w:val="0020237D"/>
    <w:rsid w:val="00203113"/>
    <w:rsid w:val="00204124"/>
    <w:rsid w:val="00205657"/>
    <w:rsid w:val="00205BBB"/>
    <w:rsid w:val="0021151E"/>
    <w:rsid w:val="00216AA6"/>
    <w:rsid w:val="0022202B"/>
    <w:rsid w:val="00224D3B"/>
    <w:rsid w:val="002277CC"/>
    <w:rsid w:val="00244CF8"/>
    <w:rsid w:val="00246908"/>
    <w:rsid w:val="00247B56"/>
    <w:rsid w:val="0025278A"/>
    <w:rsid w:val="00265861"/>
    <w:rsid w:val="00266D71"/>
    <w:rsid w:val="00270083"/>
    <w:rsid w:val="00270616"/>
    <w:rsid w:val="00270A94"/>
    <w:rsid w:val="00274E91"/>
    <w:rsid w:val="002814E1"/>
    <w:rsid w:val="00293295"/>
    <w:rsid w:val="00296266"/>
    <w:rsid w:val="002A0640"/>
    <w:rsid w:val="002A35AA"/>
    <w:rsid w:val="002A6841"/>
    <w:rsid w:val="002B1DB3"/>
    <w:rsid w:val="002B24B1"/>
    <w:rsid w:val="002B26E0"/>
    <w:rsid w:val="002B371A"/>
    <w:rsid w:val="002B6619"/>
    <w:rsid w:val="002B7E23"/>
    <w:rsid w:val="002C1049"/>
    <w:rsid w:val="002C3816"/>
    <w:rsid w:val="002C4CAA"/>
    <w:rsid w:val="002D00E5"/>
    <w:rsid w:val="002D2C57"/>
    <w:rsid w:val="002D38A1"/>
    <w:rsid w:val="002D7B3E"/>
    <w:rsid w:val="002E0500"/>
    <w:rsid w:val="002E475F"/>
    <w:rsid w:val="002E5FAB"/>
    <w:rsid w:val="002E753C"/>
    <w:rsid w:val="00302826"/>
    <w:rsid w:val="003041CB"/>
    <w:rsid w:val="003049D3"/>
    <w:rsid w:val="00307121"/>
    <w:rsid w:val="00310DF1"/>
    <w:rsid w:val="003114BB"/>
    <w:rsid w:val="00312D24"/>
    <w:rsid w:val="00317EFF"/>
    <w:rsid w:val="0032174C"/>
    <w:rsid w:val="003217F8"/>
    <w:rsid w:val="003238D3"/>
    <w:rsid w:val="00324BB9"/>
    <w:rsid w:val="0032554D"/>
    <w:rsid w:val="00331F35"/>
    <w:rsid w:val="00336F06"/>
    <w:rsid w:val="003379E2"/>
    <w:rsid w:val="00343C6F"/>
    <w:rsid w:val="00345BFE"/>
    <w:rsid w:val="0035014D"/>
    <w:rsid w:val="0035055B"/>
    <w:rsid w:val="0035309B"/>
    <w:rsid w:val="003563AA"/>
    <w:rsid w:val="00362F4E"/>
    <w:rsid w:val="00370DBA"/>
    <w:rsid w:val="003721CF"/>
    <w:rsid w:val="00375794"/>
    <w:rsid w:val="00376764"/>
    <w:rsid w:val="00376D8F"/>
    <w:rsid w:val="00391C9C"/>
    <w:rsid w:val="003952AF"/>
    <w:rsid w:val="00397029"/>
    <w:rsid w:val="003A1A7B"/>
    <w:rsid w:val="003A1D0B"/>
    <w:rsid w:val="003A6192"/>
    <w:rsid w:val="003A656F"/>
    <w:rsid w:val="003B5162"/>
    <w:rsid w:val="003B7FDB"/>
    <w:rsid w:val="003C27B4"/>
    <w:rsid w:val="003C57C4"/>
    <w:rsid w:val="003D1147"/>
    <w:rsid w:val="003D22A6"/>
    <w:rsid w:val="003F6A25"/>
    <w:rsid w:val="0040383D"/>
    <w:rsid w:val="00406B7A"/>
    <w:rsid w:val="00407FA5"/>
    <w:rsid w:val="004119D0"/>
    <w:rsid w:val="0041515A"/>
    <w:rsid w:val="004172A7"/>
    <w:rsid w:val="004202C8"/>
    <w:rsid w:val="00424107"/>
    <w:rsid w:val="0042593C"/>
    <w:rsid w:val="00426227"/>
    <w:rsid w:val="00430530"/>
    <w:rsid w:val="004317A5"/>
    <w:rsid w:val="00434C86"/>
    <w:rsid w:val="004371FF"/>
    <w:rsid w:val="00437E66"/>
    <w:rsid w:val="00440BCC"/>
    <w:rsid w:val="00441A3E"/>
    <w:rsid w:val="004432F4"/>
    <w:rsid w:val="00446FC8"/>
    <w:rsid w:val="004516F5"/>
    <w:rsid w:val="00451DB9"/>
    <w:rsid w:val="004561B6"/>
    <w:rsid w:val="004623E4"/>
    <w:rsid w:val="0047576C"/>
    <w:rsid w:val="00475EA5"/>
    <w:rsid w:val="0048028F"/>
    <w:rsid w:val="004807FE"/>
    <w:rsid w:val="004859AF"/>
    <w:rsid w:val="00490152"/>
    <w:rsid w:val="00492E5C"/>
    <w:rsid w:val="00495835"/>
    <w:rsid w:val="00495B00"/>
    <w:rsid w:val="00497628"/>
    <w:rsid w:val="004A2CDB"/>
    <w:rsid w:val="004A6FF7"/>
    <w:rsid w:val="004B49A0"/>
    <w:rsid w:val="004B67E6"/>
    <w:rsid w:val="004B7884"/>
    <w:rsid w:val="004C02B7"/>
    <w:rsid w:val="004C0C09"/>
    <w:rsid w:val="004C5427"/>
    <w:rsid w:val="004D22D5"/>
    <w:rsid w:val="004D5AF9"/>
    <w:rsid w:val="004E255A"/>
    <w:rsid w:val="004E4B00"/>
    <w:rsid w:val="004E66A3"/>
    <w:rsid w:val="004E7041"/>
    <w:rsid w:val="004F3E76"/>
    <w:rsid w:val="0050168B"/>
    <w:rsid w:val="00504AD5"/>
    <w:rsid w:val="00506E32"/>
    <w:rsid w:val="00510EA9"/>
    <w:rsid w:val="00511F39"/>
    <w:rsid w:val="0051656B"/>
    <w:rsid w:val="00516A80"/>
    <w:rsid w:val="005307C6"/>
    <w:rsid w:val="005309C9"/>
    <w:rsid w:val="005321BA"/>
    <w:rsid w:val="005341B9"/>
    <w:rsid w:val="00536EEE"/>
    <w:rsid w:val="00537A9A"/>
    <w:rsid w:val="00540432"/>
    <w:rsid w:val="0054197F"/>
    <w:rsid w:val="00542412"/>
    <w:rsid w:val="0054681A"/>
    <w:rsid w:val="00547654"/>
    <w:rsid w:val="0055135F"/>
    <w:rsid w:val="00552524"/>
    <w:rsid w:val="0055380C"/>
    <w:rsid w:val="00555D90"/>
    <w:rsid w:val="00557D61"/>
    <w:rsid w:val="00561623"/>
    <w:rsid w:val="0056244C"/>
    <w:rsid w:val="00562E1A"/>
    <w:rsid w:val="005632A6"/>
    <w:rsid w:val="00563A8F"/>
    <w:rsid w:val="00574C4D"/>
    <w:rsid w:val="00581AF6"/>
    <w:rsid w:val="0059451C"/>
    <w:rsid w:val="00595674"/>
    <w:rsid w:val="00596CFF"/>
    <w:rsid w:val="005A3474"/>
    <w:rsid w:val="005A4AAB"/>
    <w:rsid w:val="005A57D8"/>
    <w:rsid w:val="005B3567"/>
    <w:rsid w:val="005C053C"/>
    <w:rsid w:val="005C45E5"/>
    <w:rsid w:val="005C5C1B"/>
    <w:rsid w:val="005C62AE"/>
    <w:rsid w:val="005D4F9B"/>
    <w:rsid w:val="005D535C"/>
    <w:rsid w:val="005D72B1"/>
    <w:rsid w:val="005E049C"/>
    <w:rsid w:val="005E1D50"/>
    <w:rsid w:val="005E2042"/>
    <w:rsid w:val="005E5858"/>
    <w:rsid w:val="005F3112"/>
    <w:rsid w:val="006016BE"/>
    <w:rsid w:val="00602728"/>
    <w:rsid w:val="00604C9D"/>
    <w:rsid w:val="006054E0"/>
    <w:rsid w:val="00610773"/>
    <w:rsid w:val="006135FD"/>
    <w:rsid w:val="00615C3C"/>
    <w:rsid w:val="00617B1E"/>
    <w:rsid w:val="00622B81"/>
    <w:rsid w:val="00624BE0"/>
    <w:rsid w:val="00626018"/>
    <w:rsid w:val="00630E61"/>
    <w:rsid w:val="00636047"/>
    <w:rsid w:val="00637299"/>
    <w:rsid w:val="00652351"/>
    <w:rsid w:val="006560C9"/>
    <w:rsid w:val="00656C4B"/>
    <w:rsid w:val="0065751A"/>
    <w:rsid w:val="0065790F"/>
    <w:rsid w:val="00657ACB"/>
    <w:rsid w:val="00660096"/>
    <w:rsid w:val="00660833"/>
    <w:rsid w:val="00661DE3"/>
    <w:rsid w:val="006623C1"/>
    <w:rsid w:val="00665B2E"/>
    <w:rsid w:val="00666286"/>
    <w:rsid w:val="00675E67"/>
    <w:rsid w:val="006762F6"/>
    <w:rsid w:val="00685764"/>
    <w:rsid w:val="0068736F"/>
    <w:rsid w:val="00690912"/>
    <w:rsid w:val="00696020"/>
    <w:rsid w:val="006965A5"/>
    <w:rsid w:val="006A09AD"/>
    <w:rsid w:val="006A3DCE"/>
    <w:rsid w:val="006A7395"/>
    <w:rsid w:val="006A7719"/>
    <w:rsid w:val="006B3CDE"/>
    <w:rsid w:val="006B42EE"/>
    <w:rsid w:val="006B57A4"/>
    <w:rsid w:val="006B6DC0"/>
    <w:rsid w:val="006C1629"/>
    <w:rsid w:val="006C2134"/>
    <w:rsid w:val="006C3034"/>
    <w:rsid w:val="006C676C"/>
    <w:rsid w:val="006D37D7"/>
    <w:rsid w:val="006E093B"/>
    <w:rsid w:val="006E2D9C"/>
    <w:rsid w:val="006E37ED"/>
    <w:rsid w:val="006E3E2F"/>
    <w:rsid w:val="006E6DAA"/>
    <w:rsid w:val="006E7C7E"/>
    <w:rsid w:val="006F14A6"/>
    <w:rsid w:val="006F1F02"/>
    <w:rsid w:val="006F3879"/>
    <w:rsid w:val="00701847"/>
    <w:rsid w:val="00703368"/>
    <w:rsid w:val="007056D6"/>
    <w:rsid w:val="00707471"/>
    <w:rsid w:val="007150D9"/>
    <w:rsid w:val="007176F2"/>
    <w:rsid w:val="00722C14"/>
    <w:rsid w:val="0072592A"/>
    <w:rsid w:val="00726572"/>
    <w:rsid w:val="007306F1"/>
    <w:rsid w:val="007336AA"/>
    <w:rsid w:val="00735C88"/>
    <w:rsid w:val="007360E3"/>
    <w:rsid w:val="007414A3"/>
    <w:rsid w:val="00742011"/>
    <w:rsid w:val="007459DA"/>
    <w:rsid w:val="00745B8A"/>
    <w:rsid w:val="00747DAA"/>
    <w:rsid w:val="00747EB6"/>
    <w:rsid w:val="00753728"/>
    <w:rsid w:val="0076120A"/>
    <w:rsid w:val="00765F72"/>
    <w:rsid w:val="0076627B"/>
    <w:rsid w:val="00777C53"/>
    <w:rsid w:val="007807CE"/>
    <w:rsid w:val="007857E8"/>
    <w:rsid w:val="00792EEF"/>
    <w:rsid w:val="00794AD6"/>
    <w:rsid w:val="00794F08"/>
    <w:rsid w:val="007A4350"/>
    <w:rsid w:val="007A4C6F"/>
    <w:rsid w:val="007A6F6A"/>
    <w:rsid w:val="007B4497"/>
    <w:rsid w:val="007C03C2"/>
    <w:rsid w:val="007C4BFF"/>
    <w:rsid w:val="007C606B"/>
    <w:rsid w:val="007D0A6D"/>
    <w:rsid w:val="007D32E0"/>
    <w:rsid w:val="007D3308"/>
    <w:rsid w:val="007D7E50"/>
    <w:rsid w:val="007E0887"/>
    <w:rsid w:val="007E20A7"/>
    <w:rsid w:val="007F233B"/>
    <w:rsid w:val="007F266C"/>
    <w:rsid w:val="007F3969"/>
    <w:rsid w:val="007F4E00"/>
    <w:rsid w:val="007F5E93"/>
    <w:rsid w:val="007F6118"/>
    <w:rsid w:val="007F618C"/>
    <w:rsid w:val="00814DF6"/>
    <w:rsid w:val="008209B3"/>
    <w:rsid w:val="008248A4"/>
    <w:rsid w:val="00825709"/>
    <w:rsid w:val="00825FF9"/>
    <w:rsid w:val="00831FED"/>
    <w:rsid w:val="00847B56"/>
    <w:rsid w:val="00861B19"/>
    <w:rsid w:val="0086516D"/>
    <w:rsid w:val="00867DD4"/>
    <w:rsid w:val="0087039F"/>
    <w:rsid w:val="00871AFE"/>
    <w:rsid w:val="00880470"/>
    <w:rsid w:val="008808E1"/>
    <w:rsid w:val="00881B6E"/>
    <w:rsid w:val="00881E12"/>
    <w:rsid w:val="0088318A"/>
    <w:rsid w:val="00883A1B"/>
    <w:rsid w:val="00890DDD"/>
    <w:rsid w:val="00890F67"/>
    <w:rsid w:val="00892291"/>
    <w:rsid w:val="0089302F"/>
    <w:rsid w:val="00895E26"/>
    <w:rsid w:val="008A2AE5"/>
    <w:rsid w:val="008A38BA"/>
    <w:rsid w:val="008A5B4D"/>
    <w:rsid w:val="008B0627"/>
    <w:rsid w:val="008B2F9C"/>
    <w:rsid w:val="008B4DAA"/>
    <w:rsid w:val="008B4F2C"/>
    <w:rsid w:val="008B525D"/>
    <w:rsid w:val="008C086B"/>
    <w:rsid w:val="008C0940"/>
    <w:rsid w:val="008C0E20"/>
    <w:rsid w:val="008C1062"/>
    <w:rsid w:val="008C1E1A"/>
    <w:rsid w:val="008C20C4"/>
    <w:rsid w:val="008C4C6B"/>
    <w:rsid w:val="008C7849"/>
    <w:rsid w:val="008D2237"/>
    <w:rsid w:val="008E33AF"/>
    <w:rsid w:val="008E3CBD"/>
    <w:rsid w:val="008E3F3B"/>
    <w:rsid w:val="008F0410"/>
    <w:rsid w:val="008F3773"/>
    <w:rsid w:val="008F4AB1"/>
    <w:rsid w:val="008F649C"/>
    <w:rsid w:val="00900F0D"/>
    <w:rsid w:val="00901136"/>
    <w:rsid w:val="00905F57"/>
    <w:rsid w:val="00906321"/>
    <w:rsid w:val="00915AFF"/>
    <w:rsid w:val="00921418"/>
    <w:rsid w:val="0092296B"/>
    <w:rsid w:val="00930355"/>
    <w:rsid w:val="009303AB"/>
    <w:rsid w:val="00930E7F"/>
    <w:rsid w:val="00936307"/>
    <w:rsid w:val="00936351"/>
    <w:rsid w:val="00941F60"/>
    <w:rsid w:val="0094306B"/>
    <w:rsid w:val="00947DAF"/>
    <w:rsid w:val="0096016C"/>
    <w:rsid w:val="00965EB4"/>
    <w:rsid w:val="00965EC7"/>
    <w:rsid w:val="0096663A"/>
    <w:rsid w:val="009739AD"/>
    <w:rsid w:val="00974560"/>
    <w:rsid w:val="00976A39"/>
    <w:rsid w:val="00976CA6"/>
    <w:rsid w:val="0099721C"/>
    <w:rsid w:val="009A3AE6"/>
    <w:rsid w:val="009A5124"/>
    <w:rsid w:val="009A5A49"/>
    <w:rsid w:val="009B25AC"/>
    <w:rsid w:val="009B52BF"/>
    <w:rsid w:val="009B5CC5"/>
    <w:rsid w:val="009B7DC0"/>
    <w:rsid w:val="009C1E3C"/>
    <w:rsid w:val="009C38FB"/>
    <w:rsid w:val="009C3B26"/>
    <w:rsid w:val="009C5021"/>
    <w:rsid w:val="009C680F"/>
    <w:rsid w:val="009C6CD8"/>
    <w:rsid w:val="009D1901"/>
    <w:rsid w:val="009D256A"/>
    <w:rsid w:val="009D594C"/>
    <w:rsid w:val="009E1628"/>
    <w:rsid w:val="009F1C43"/>
    <w:rsid w:val="009F3876"/>
    <w:rsid w:val="009F4EB0"/>
    <w:rsid w:val="009F61AF"/>
    <w:rsid w:val="009F7E23"/>
    <w:rsid w:val="00A0073B"/>
    <w:rsid w:val="00A01988"/>
    <w:rsid w:val="00A01AB0"/>
    <w:rsid w:val="00A03127"/>
    <w:rsid w:val="00A04557"/>
    <w:rsid w:val="00A0465D"/>
    <w:rsid w:val="00A071D7"/>
    <w:rsid w:val="00A12386"/>
    <w:rsid w:val="00A13999"/>
    <w:rsid w:val="00A1644C"/>
    <w:rsid w:val="00A20153"/>
    <w:rsid w:val="00A223AD"/>
    <w:rsid w:val="00A251D7"/>
    <w:rsid w:val="00A3100E"/>
    <w:rsid w:val="00A31824"/>
    <w:rsid w:val="00A33DE9"/>
    <w:rsid w:val="00A34DDA"/>
    <w:rsid w:val="00A35ED5"/>
    <w:rsid w:val="00A43417"/>
    <w:rsid w:val="00A469CC"/>
    <w:rsid w:val="00A50423"/>
    <w:rsid w:val="00A50BA0"/>
    <w:rsid w:val="00A5472F"/>
    <w:rsid w:val="00A55414"/>
    <w:rsid w:val="00A65FD1"/>
    <w:rsid w:val="00A712F3"/>
    <w:rsid w:val="00A713DA"/>
    <w:rsid w:val="00A75DBE"/>
    <w:rsid w:val="00A76C2F"/>
    <w:rsid w:val="00A84595"/>
    <w:rsid w:val="00A90E9F"/>
    <w:rsid w:val="00A94314"/>
    <w:rsid w:val="00A971A7"/>
    <w:rsid w:val="00AA3C44"/>
    <w:rsid w:val="00AB136A"/>
    <w:rsid w:val="00AB17F7"/>
    <w:rsid w:val="00AB2846"/>
    <w:rsid w:val="00AB2AEC"/>
    <w:rsid w:val="00AC1947"/>
    <w:rsid w:val="00AC2857"/>
    <w:rsid w:val="00AC2996"/>
    <w:rsid w:val="00AD1836"/>
    <w:rsid w:val="00AD211E"/>
    <w:rsid w:val="00AD29D5"/>
    <w:rsid w:val="00AE11CA"/>
    <w:rsid w:val="00AF3605"/>
    <w:rsid w:val="00AF6308"/>
    <w:rsid w:val="00B05DFE"/>
    <w:rsid w:val="00B0708B"/>
    <w:rsid w:val="00B15B10"/>
    <w:rsid w:val="00B17780"/>
    <w:rsid w:val="00B17860"/>
    <w:rsid w:val="00B20B1E"/>
    <w:rsid w:val="00B26C58"/>
    <w:rsid w:val="00B26C62"/>
    <w:rsid w:val="00B3001A"/>
    <w:rsid w:val="00B35D59"/>
    <w:rsid w:val="00B36EB0"/>
    <w:rsid w:val="00B43CC8"/>
    <w:rsid w:val="00B4449A"/>
    <w:rsid w:val="00B54F60"/>
    <w:rsid w:val="00B6229D"/>
    <w:rsid w:val="00B657AE"/>
    <w:rsid w:val="00B665DC"/>
    <w:rsid w:val="00B66CD2"/>
    <w:rsid w:val="00B674C3"/>
    <w:rsid w:val="00B70038"/>
    <w:rsid w:val="00B71234"/>
    <w:rsid w:val="00B722C9"/>
    <w:rsid w:val="00B75F58"/>
    <w:rsid w:val="00B76498"/>
    <w:rsid w:val="00B839AF"/>
    <w:rsid w:val="00B9042B"/>
    <w:rsid w:val="00B908E3"/>
    <w:rsid w:val="00B936DF"/>
    <w:rsid w:val="00B93EC7"/>
    <w:rsid w:val="00B9421C"/>
    <w:rsid w:val="00BA488D"/>
    <w:rsid w:val="00BB0F47"/>
    <w:rsid w:val="00BB2CCC"/>
    <w:rsid w:val="00BB3A3D"/>
    <w:rsid w:val="00BB50FD"/>
    <w:rsid w:val="00BB57C6"/>
    <w:rsid w:val="00BB6966"/>
    <w:rsid w:val="00BB6CA7"/>
    <w:rsid w:val="00BC0CDD"/>
    <w:rsid w:val="00BC0EC4"/>
    <w:rsid w:val="00BC46B5"/>
    <w:rsid w:val="00BC4B14"/>
    <w:rsid w:val="00BC7660"/>
    <w:rsid w:val="00BC7B94"/>
    <w:rsid w:val="00BC7BF0"/>
    <w:rsid w:val="00BD073B"/>
    <w:rsid w:val="00BD0ACB"/>
    <w:rsid w:val="00BD15BA"/>
    <w:rsid w:val="00BD2C86"/>
    <w:rsid w:val="00BD51B5"/>
    <w:rsid w:val="00BE2705"/>
    <w:rsid w:val="00BE3F2A"/>
    <w:rsid w:val="00BF29F0"/>
    <w:rsid w:val="00BF434E"/>
    <w:rsid w:val="00C01964"/>
    <w:rsid w:val="00C101D8"/>
    <w:rsid w:val="00C11323"/>
    <w:rsid w:val="00C11629"/>
    <w:rsid w:val="00C11ACE"/>
    <w:rsid w:val="00C13532"/>
    <w:rsid w:val="00C17C25"/>
    <w:rsid w:val="00C20625"/>
    <w:rsid w:val="00C21B7A"/>
    <w:rsid w:val="00C223DC"/>
    <w:rsid w:val="00C22492"/>
    <w:rsid w:val="00C3137D"/>
    <w:rsid w:val="00C3248A"/>
    <w:rsid w:val="00C34197"/>
    <w:rsid w:val="00C4344E"/>
    <w:rsid w:val="00C52141"/>
    <w:rsid w:val="00C55BF1"/>
    <w:rsid w:val="00C61994"/>
    <w:rsid w:val="00C63343"/>
    <w:rsid w:val="00C71298"/>
    <w:rsid w:val="00C72A45"/>
    <w:rsid w:val="00C72D14"/>
    <w:rsid w:val="00C736E1"/>
    <w:rsid w:val="00C76E43"/>
    <w:rsid w:val="00C91D12"/>
    <w:rsid w:val="00CA46D4"/>
    <w:rsid w:val="00CB18D9"/>
    <w:rsid w:val="00CB2C75"/>
    <w:rsid w:val="00CB47E2"/>
    <w:rsid w:val="00CB7BBA"/>
    <w:rsid w:val="00CC1A6A"/>
    <w:rsid w:val="00CC2E7B"/>
    <w:rsid w:val="00CC3DEB"/>
    <w:rsid w:val="00CC5A24"/>
    <w:rsid w:val="00CD6EE0"/>
    <w:rsid w:val="00CE00CB"/>
    <w:rsid w:val="00CE3478"/>
    <w:rsid w:val="00CE4771"/>
    <w:rsid w:val="00CF0330"/>
    <w:rsid w:val="00CF4B76"/>
    <w:rsid w:val="00CF5038"/>
    <w:rsid w:val="00CF5419"/>
    <w:rsid w:val="00CF552A"/>
    <w:rsid w:val="00CF580B"/>
    <w:rsid w:val="00CF6D54"/>
    <w:rsid w:val="00CF73EB"/>
    <w:rsid w:val="00D0504C"/>
    <w:rsid w:val="00D05405"/>
    <w:rsid w:val="00D13A91"/>
    <w:rsid w:val="00D14054"/>
    <w:rsid w:val="00D16350"/>
    <w:rsid w:val="00D178E9"/>
    <w:rsid w:val="00D209C7"/>
    <w:rsid w:val="00D2224C"/>
    <w:rsid w:val="00D27076"/>
    <w:rsid w:val="00D325E1"/>
    <w:rsid w:val="00D33377"/>
    <w:rsid w:val="00D33552"/>
    <w:rsid w:val="00D34B34"/>
    <w:rsid w:val="00D35AEF"/>
    <w:rsid w:val="00D43D91"/>
    <w:rsid w:val="00D449F2"/>
    <w:rsid w:val="00D47084"/>
    <w:rsid w:val="00D5181F"/>
    <w:rsid w:val="00D51C5F"/>
    <w:rsid w:val="00D53741"/>
    <w:rsid w:val="00D558F9"/>
    <w:rsid w:val="00D5759B"/>
    <w:rsid w:val="00D6093A"/>
    <w:rsid w:val="00D6198F"/>
    <w:rsid w:val="00D62942"/>
    <w:rsid w:val="00D63E1C"/>
    <w:rsid w:val="00D702FA"/>
    <w:rsid w:val="00D71158"/>
    <w:rsid w:val="00D715E8"/>
    <w:rsid w:val="00D7734A"/>
    <w:rsid w:val="00D81AE7"/>
    <w:rsid w:val="00D9043B"/>
    <w:rsid w:val="00D94134"/>
    <w:rsid w:val="00D949C2"/>
    <w:rsid w:val="00DA0B5C"/>
    <w:rsid w:val="00DB67DE"/>
    <w:rsid w:val="00DB731F"/>
    <w:rsid w:val="00DC0287"/>
    <w:rsid w:val="00DC22B3"/>
    <w:rsid w:val="00DC2D56"/>
    <w:rsid w:val="00DC3623"/>
    <w:rsid w:val="00DC464E"/>
    <w:rsid w:val="00DD16F9"/>
    <w:rsid w:val="00DD4C2C"/>
    <w:rsid w:val="00DE703F"/>
    <w:rsid w:val="00DE7DAD"/>
    <w:rsid w:val="00DF0FE9"/>
    <w:rsid w:val="00DF3E32"/>
    <w:rsid w:val="00DF52E9"/>
    <w:rsid w:val="00DF5D63"/>
    <w:rsid w:val="00E03C0D"/>
    <w:rsid w:val="00E063B6"/>
    <w:rsid w:val="00E076D5"/>
    <w:rsid w:val="00E077A8"/>
    <w:rsid w:val="00E07CE5"/>
    <w:rsid w:val="00E1122B"/>
    <w:rsid w:val="00E16772"/>
    <w:rsid w:val="00E16DA7"/>
    <w:rsid w:val="00E22ED8"/>
    <w:rsid w:val="00E23233"/>
    <w:rsid w:val="00E2429E"/>
    <w:rsid w:val="00E2729D"/>
    <w:rsid w:val="00E27DBB"/>
    <w:rsid w:val="00E308C7"/>
    <w:rsid w:val="00E37B9E"/>
    <w:rsid w:val="00E4092A"/>
    <w:rsid w:val="00E4292D"/>
    <w:rsid w:val="00E429ED"/>
    <w:rsid w:val="00E47ACB"/>
    <w:rsid w:val="00E50FBE"/>
    <w:rsid w:val="00E52B4A"/>
    <w:rsid w:val="00E53B7A"/>
    <w:rsid w:val="00E5642F"/>
    <w:rsid w:val="00E56D5D"/>
    <w:rsid w:val="00E57379"/>
    <w:rsid w:val="00E70D30"/>
    <w:rsid w:val="00E74675"/>
    <w:rsid w:val="00E74B77"/>
    <w:rsid w:val="00E75C08"/>
    <w:rsid w:val="00E75C29"/>
    <w:rsid w:val="00E8029B"/>
    <w:rsid w:val="00E8136D"/>
    <w:rsid w:val="00E84F7A"/>
    <w:rsid w:val="00E87453"/>
    <w:rsid w:val="00E919C2"/>
    <w:rsid w:val="00E927C9"/>
    <w:rsid w:val="00E92C85"/>
    <w:rsid w:val="00E93DD9"/>
    <w:rsid w:val="00E94292"/>
    <w:rsid w:val="00E94C1E"/>
    <w:rsid w:val="00E952DA"/>
    <w:rsid w:val="00E96951"/>
    <w:rsid w:val="00EA4A18"/>
    <w:rsid w:val="00EA6D05"/>
    <w:rsid w:val="00EB16C3"/>
    <w:rsid w:val="00EB4891"/>
    <w:rsid w:val="00EB6000"/>
    <w:rsid w:val="00EC02DD"/>
    <w:rsid w:val="00EC2AA5"/>
    <w:rsid w:val="00EC699C"/>
    <w:rsid w:val="00EC7F4C"/>
    <w:rsid w:val="00ED3AA8"/>
    <w:rsid w:val="00EE08CC"/>
    <w:rsid w:val="00EE6465"/>
    <w:rsid w:val="00F03B2D"/>
    <w:rsid w:val="00F0537C"/>
    <w:rsid w:val="00F06003"/>
    <w:rsid w:val="00F11299"/>
    <w:rsid w:val="00F1442E"/>
    <w:rsid w:val="00F16A1E"/>
    <w:rsid w:val="00F3075E"/>
    <w:rsid w:val="00F335AA"/>
    <w:rsid w:val="00F34F8D"/>
    <w:rsid w:val="00F36F8B"/>
    <w:rsid w:val="00F45A26"/>
    <w:rsid w:val="00F46586"/>
    <w:rsid w:val="00F46650"/>
    <w:rsid w:val="00F5643E"/>
    <w:rsid w:val="00F5651B"/>
    <w:rsid w:val="00F645F0"/>
    <w:rsid w:val="00F67E2B"/>
    <w:rsid w:val="00F7099F"/>
    <w:rsid w:val="00F71DEE"/>
    <w:rsid w:val="00F74CE2"/>
    <w:rsid w:val="00F77DEA"/>
    <w:rsid w:val="00F86DE7"/>
    <w:rsid w:val="00F97738"/>
    <w:rsid w:val="00FA1F3A"/>
    <w:rsid w:val="00FA3ADD"/>
    <w:rsid w:val="00FA463B"/>
    <w:rsid w:val="00FA723C"/>
    <w:rsid w:val="00FB0F3E"/>
    <w:rsid w:val="00FB133B"/>
    <w:rsid w:val="00FB2F16"/>
    <w:rsid w:val="00FB35F9"/>
    <w:rsid w:val="00FB5BC4"/>
    <w:rsid w:val="00FB7B10"/>
    <w:rsid w:val="00FC2E5B"/>
    <w:rsid w:val="00FC56E6"/>
    <w:rsid w:val="00FC759A"/>
    <w:rsid w:val="00FC7815"/>
    <w:rsid w:val="00FD0F4D"/>
    <w:rsid w:val="00FD2056"/>
    <w:rsid w:val="00FD4ADE"/>
    <w:rsid w:val="00FE456F"/>
    <w:rsid w:val="00FE5073"/>
    <w:rsid w:val="00FE7570"/>
    <w:rsid w:val="00FF693A"/>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es.wikipedia.org/wiki/Programaci%C3%B3n_orientada_a_objetos" TargetMode="External"/><Relationship Id="rId26" Type="http://schemas.openxmlformats.org/officeDocument/2006/relationships/diagramData" Target="diagrams/data1.xml"/><Relationship Id="rId39" Type="http://schemas.openxmlformats.org/officeDocument/2006/relationships/hyperlink" Target="https://planetachatbot.com/amanda-el-chatbot-que-sabe-de-elecciones-en-cuba-e2c3b5a7d835" TargetMode="External"/><Relationship Id="rId21" Type="http://schemas.openxmlformats.org/officeDocument/2006/relationships/hyperlink" Target="https://es.wikipedia.org/wiki/Tipado_din%C3%A1mico" TargetMode="External"/><Relationship Id="rId34" Type="http://schemas.openxmlformats.org/officeDocument/2006/relationships/image" Target="media/image9.png"/><Relationship Id="rId42" Type="http://schemas.openxmlformats.org/officeDocument/2006/relationships/hyperlink" Target="https://paginapropia.com/15-ventajas-y-desventajas-de-microsoft-azure/" TargetMode="External"/><Relationship Id="rId47" Type="http://schemas.openxmlformats.org/officeDocument/2006/relationships/hyperlink" Target="https://www.chatbots.org/dialogflow" TargetMode="External"/><Relationship Id="rId50" Type="http://schemas.openxmlformats.org/officeDocument/2006/relationships/hyperlink" Target="https://rasa.com/" TargetMode="External"/><Relationship Id="rId55" Type="http://schemas.openxmlformats.org/officeDocument/2006/relationships/hyperlink" Target="https://www.saashub.com/compare"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s.wikipedia.org/wiki/Sintaxis" TargetMode="External"/><Relationship Id="rId29" Type="http://schemas.openxmlformats.org/officeDocument/2006/relationships/diagramColors" Target="diagrams/colors1.xml"/><Relationship Id="rId11" Type="http://schemas.openxmlformats.org/officeDocument/2006/relationships/image" Target="media/image3.png"/><Relationship Id="rId24" Type="http://schemas.openxmlformats.org/officeDocument/2006/relationships/hyperlink" Target="https://es.wikipedia.org/wiki/Python_Software_Foundation_License" TargetMode="External"/><Relationship Id="rId32" Type="http://schemas.openxmlformats.org/officeDocument/2006/relationships/image" Target="media/image7.png"/><Relationship Id="rId37" Type="http://schemas.openxmlformats.org/officeDocument/2006/relationships/hyperlink" Target="https://www.artificial-solutions.com/es/chatbots/" TargetMode="External"/><Relationship Id="rId40" Type="http://schemas.openxmlformats.org/officeDocument/2006/relationships/hyperlink" Target="https://azure.microsoft.com/en-us/services/bot-services/" TargetMode="External"/><Relationship Id="rId45" Type="http://schemas.openxmlformats.org/officeDocument/2006/relationships/hyperlink" Target="https://cloud.google.com/dialogflow/docs" TargetMode="External"/><Relationship Id="rId53" Type="http://schemas.openxmlformats.org/officeDocument/2006/relationships/hyperlink" Target="https://botpress.com/docs/introduction" TargetMode="External"/><Relationship Id="rId58" Type="http://schemas.openxmlformats.org/officeDocument/2006/relationships/hyperlink" Target="https://es.wikipedia.org/wiki/PyCharm" TargetMode="External"/><Relationship Id="rId5" Type="http://schemas.openxmlformats.org/officeDocument/2006/relationships/webSettings" Target="webSettings.xml"/><Relationship Id="rId61" Type="http://schemas.openxmlformats.org/officeDocument/2006/relationships/hyperlink" Target="http://ingenieriadesoftware.mex.tl/52753_XP---Extreme-Programing.html" TargetMode="External"/><Relationship Id="rId19" Type="http://schemas.openxmlformats.org/officeDocument/2006/relationships/hyperlink" Target="https://es.wikipedia.org/wiki/Programaci%C3%B3n_imperativa" TargetMode="External"/><Relationship Id="rId14" Type="http://schemas.openxmlformats.org/officeDocument/2006/relationships/hyperlink" Target="https://es.wikipedia.org/wiki/Lenguaje_de_programaci%C3%B3n" TargetMode="External"/><Relationship Id="rId22" Type="http://schemas.openxmlformats.org/officeDocument/2006/relationships/hyperlink" Target="https://es.wikipedia.org/wiki/Multiplataforma" TargetMode="Externa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10.png"/><Relationship Id="rId43" Type="http://schemas.openxmlformats.org/officeDocument/2006/relationships/hyperlink" Target="https://stackshare.io/stackups/dialogflow-vs-microsoft-bot-framework/" TargetMode="External"/><Relationship Id="rId48" Type="http://schemas.openxmlformats.org/officeDocument/2006/relationships/hyperlink" Target="https://www.capterra.es/reviews/180853/dialogflow?overall_rating_ge=5" TargetMode="External"/><Relationship Id="rId56" Type="http://schemas.openxmlformats.org/officeDocument/2006/relationships/hyperlink" Target="https://www.spaceo.ca/top-ai-chatbot-frameworks/" TargetMode="External"/><Relationship Id="rId8" Type="http://schemas.openxmlformats.org/officeDocument/2006/relationships/image" Target="media/image1.png"/><Relationship Id="rId51" Type="http://schemas.openxmlformats.org/officeDocument/2006/relationships/hyperlink" Target="https://www.spaceo.ca/ai-chatbot-development-using-rasa-reasons/"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Lenguaje_de_programaci%C3%B3n_multiparadigma" TargetMode="External"/><Relationship Id="rId25" Type="http://schemas.openxmlformats.org/officeDocument/2006/relationships/hyperlink" Target="https://es.wikipedia.org/wiki/GNU_General_Public_License" TargetMode="External"/><Relationship Id="rId33" Type="http://schemas.openxmlformats.org/officeDocument/2006/relationships/image" Target="media/image8.png"/><Relationship Id="rId38" Type="http://schemas.openxmlformats.org/officeDocument/2006/relationships/hyperlink" Target="https://chatbotsmagazine.com/the-ultimate-guide-to-designing-a-chatbot-tech-stack-333eceb431da" TargetMode="External"/><Relationship Id="rId46" Type="http://schemas.openxmlformats.org/officeDocument/2006/relationships/hyperlink" Target="https://cloud.google.com/dialogflow?hl=es" TargetMode="External"/><Relationship Id="rId59" Type="http://schemas.openxmlformats.org/officeDocument/2006/relationships/hyperlink" Target="https://es.wikipedia.org/wiki/NoSQL" TargetMode="External"/><Relationship Id="rId20" Type="http://schemas.openxmlformats.org/officeDocument/2006/relationships/hyperlink" Target="https://es.wikipedia.org/wiki/Lenguaje_de_programaci%C3%B3n_interpretado" TargetMode="External"/><Relationship Id="rId41" Type="http://schemas.openxmlformats.org/officeDocument/2006/relationships/hyperlink" Target="https://docs.microsoft.com/en-us/composer/introduction" TargetMode="External"/><Relationship Id="rId54" Type="http://schemas.openxmlformats.org/officeDocument/2006/relationships/hyperlink" Target="https://www.getapp.es/reviews/2047766/botpress%204-11-2021"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Int%C3%A9rprete_(inform%C3%A1tica)" TargetMode="External"/><Relationship Id="rId23" Type="http://schemas.openxmlformats.org/officeDocument/2006/relationships/hyperlink" Target="https://es.wikipedia.org/wiki/C%C3%B3digo_abierto" TargetMode="External"/><Relationship Id="rId28" Type="http://schemas.openxmlformats.org/officeDocument/2006/relationships/diagramQuickStyle" Target="diagrams/quickStyle1.xml"/><Relationship Id="rId36" Type="http://schemas.openxmlformats.org/officeDocument/2006/relationships/image" Target="media/image11.jpeg"/><Relationship Id="rId49" Type="http://schemas.openxmlformats.org/officeDocument/2006/relationships/hyperlink" Target="https://www.linkedin.com/pulse/dialogflow-vs-lex-watson-azure-bot-chatbot-quick-sherwin-fernandes" TargetMode="External"/><Relationship Id="rId57" Type="http://schemas.openxmlformats.org/officeDocument/2006/relationships/hyperlink" Target="https://es.wikipedia.org/wiki/Python%2011-2-2022" TargetMode="External"/><Relationship Id="rId10" Type="http://schemas.openxmlformats.org/officeDocument/2006/relationships/image" Target="media/image2.jpeg"/><Relationship Id="rId31" Type="http://schemas.openxmlformats.org/officeDocument/2006/relationships/image" Target="media/image6.jpeg"/><Relationship Id="rId44" Type="http://schemas.openxmlformats.org/officeDocument/2006/relationships/hyperlink" Target="https://rijsat.com/2021/11/03/create-azure-bot-service-from-azure-portal/" TargetMode="External"/><Relationship Id="rId52" Type="http://schemas.openxmlformats.org/officeDocument/2006/relationships/hyperlink" Target="https://www.chatbots.org/best-chatbot-builders" TargetMode="External"/><Relationship Id="rId60" Type="http://schemas.openxmlformats.org/officeDocument/2006/relationships/hyperlink" Target="https://es.wikipedia.org/wiki/YAML" TargetMode="External"/><Relationship Id="rId4" Type="http://schemas.openxmlformats.org/officeDocument/2006/relationships/settings" Target="settings.xml"/><Relationship Id="rId9" Type="http://schemas.openxmlformats.org/officeDocument/2006/relationships/hyperlink" Target="https://www.teneo.ai/"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7677</Words>
  <Characters>42227</Characters>
  <Application>Microsoft Office Word</Application>
  <DocSecurity>0</DocSecurity>
  <Lines>351</Lines>
  <Paragraphs>99</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49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2</cp:revision>
  <dcterms:created xsi:type="dcterms:W3CDTF">2022-07-19T19:28:00Z</dcterms:created>
  <dcterms:modified xsi:type="dcterms:W3CDTF">2022-07-19T19:28: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g28xWvpS"/&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ZOTERO_BREF_0dSeYdlBnkEH_1">
    <vt:lpwstr>ZOTERO_BIBL {"uncited":[],"omitted":[],"custom":[]} CSL_BIBLIOGRAPHY</vt:lpwstr>
  </property>
</Properties>
</file>